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7B9E96" w14:textId="77777777" w:rsidR="00505BB2" w:rsidRPr="005B3FD4" w:rsidRDefault="00505BB2" w:rsidP="00505BB2">
      <w:pPr>
        <w:pStyle w:val="Title"/>
        <w:rPr>
          <w:rStyle w:val="Heading1Char"/>
          <w:b/>
        </w:rPr>
      </w:pPr>
      <w:bookmarkStart w:id="0" w:name="_GoBack"/>
      <w:bookmarkEnd w:id="0"/>
      <w:r w:rsidRPr="005B3FD4">
        <w:t>Integrated Care for COPD</w:t>
      </w:r>
    </w:p>
    <w:p w14:paraId="657FA37A" w14:textId="77777777" w:rsidR="00830231" w:rsidRPr="005B3FD4" w:rsidRDefault="00505BB2" w:rsidP="00505BB2">
      <w:pPr>
        <w:autoSpaceDE w:val="0"/>
        <w:autoSpaceDN w:val="0"/>
        <w:adjustRightInd w:val="0"/>
        <w:spacing w:after="120" w:line="240" w:lineRule="auto"/>
        <w:jc w:val="center"/>
        <w:rPr>
          <w:rFonts w:ascii="Calibri,Bold" w:hAnsi="Calibri,Bold" w:cs="Calibri,Bold"/>
          <w:b/>
          <w:bCs/>
          <w:color w:val="000000"/>
          <w:highlight w:val="yellow"/>
        </w:rPr>
      </w:pPr>
      <w:r w:rsidRPr="005B3FD4">
        <w:rPr>
          <w:b/>
        </w:rPr>
        <w:t xml:space="preserve">GP and </w:t>
      </w:r>
      <w:r w:rsidRPr="005B3FD4" w:rsidDel="005C659C">
        <w:rPr>
          <w:b/>
        </w:rPr>
        <w:t xml:space="preserve">Chronic Disease Community Rehabilitation Service </w:t>
      </w:r>
      <w:r w:rsidRPr="005B3FD4">
        <w:rPr>
          <w:b/>
        </w:rPr>
        <w:t>(CDCRS) Partnership Model</w:t>
      </w:r>
    </w:p>
    <w:p w14:paraId="6CAF67FE" w14:textId="77777777" w:rsidR="00830231" w:rsidRPr="00FE720D" w:rsidRDefault="00830231" w:rsidP="005A6F21">
      <w:pPr>
        <w:autoSpaceDE w:val="0"/>
        <w:autoSpaceDN w:val="0"/>
        <w:adjustRightInd w:val="0"/>
        <w:spacing w:after="120" w:line="240" w:lineRule="auto"/>
        <w:jc w:val="center"/>
        <w:rPr>
          <w:rFonts w:ascii="Calibri,Bold" w:hAnsi="Calibri,Bold" w:cs="Calibri,Bold"/>
          <w:b/>
          <w:bCs/>
          <w:color w:val="000000"/>
        </w:rPr>
      </w:pPr>
    </w:p>
    <w:p w14:paraId="203571F6" w14:textId="77777777" w:rsidR="007D29EC" w:rsidRPr="00FE720D" w:rsidRDefault="007D29EC" w:rsidP="005A6F21">
      <w:pPr>
        <w:autoSpaceDE w:val="0"/>
        <w:autoSpaceDN w:val="0"/>
        <w:adjustRightInd w:val="0"/>
        <w:spacing w:after="120" w:line="240" w:lineRule="auto"/>
        <w:jc w:val="center"/>
        <w:rPr>
          <w:rFonts w:ascii="Calibri,Bold" w:hAnsi="Calibri,Bold" w:cs="Calibri,Bold"/>
          <w:b/>
          <w:bCs/>
          <w:color w:val="000000"/>
        </w:rPr>
      </w:pPr>
      <w:r w:rsidRPr="00FE720D">
        <w:rPr>
          <w:rFonts w:ascii="Calibri,Bold" w:hAnsi="Calibri,Bold" w:cs="Calibri,Bold"/>
          <w:b/>
          <w:bCs/>
          <w:color w:val="000000"/>
        </w:rPr>
        <w:t>CONFIDENTIAL</w:t>
      </w:r>
    </w:p>
    <w:p w14:paraId="3D61B96B" w14:textId="77777777" w:rsidR="007D29EC" w:rsidRPr="00FE720D" w:rsidRDefault="007D29EC" w:rsidP="005A6F21">
      <w:pPr>
        <w:autoSpaceDE w:val="0"/>
        <w:autoSpaceDN w:val="0"/>
        <w:adjustRightInd w:val="0"/>
        <w:spacing w:after="120" w:line="240" w:lineRule="auto"/>
        <w:jc w:val="center"/>
        <w:rPr>
          <w:rFonts w:ascii="Calibri" w:hAnsi="Calibri" w:cs="Calibri"/>
          <w:color w:val="000000"/>
        </w:rPr>
      </w:pPr>
    </w:p>
    <w:p w14:paraId="6913098C" w14:textId="77777777" w:rsidR="007D29EC" w:rsidRPr="00B11E54" w:rsidRDefault="007D29EC" w:rsidP="005A6F21">
      <w:pPr>
        <w:spacing w:after="120" w:line="240" w:lineRule="auto"/>
      </w:pPr>
      <w:r w:rsidRPr="00B11E54">
        <w:t>This document is confidential and the property o</w:t>
      </w:r>
      <w:r w:rsidR="00C632D1" w:rsidRPr="00B11E54">
        <w:t>f</w:t>
      </w:r>
      <w:r w:rsidR="00505BB2">
        <w:t xml:space="preserve"> </w:t>
      </w:r>
      <w:r w:rsidR="005B3FD4">
        <w:t>the Chronic Disease Community Rehabilitation Service (CDCRS)</w:t>
      </w:r>
      <w:r w:rsidR="00505BB2">
        <w:t xml:space="preserve"> Northern Sydney Local Health District</w:t>
      </w:r>
      <w:r w:rsidR="005B3FD4">
        <w:t>, the University of Sydney and the University of Wollongong</w:t>
      </w:r>
      <w:r w:rsidR="00505BB2">
        <w:t>.</w:t>
      </w:r>
    </w:p>
    <w:p w14:paraId="1A622B3C" w14:textId="77777777" w:rsidR="007D29EC" w:rsidRPr="00FE720D" w:rsidRDefault="007D29EC" w:rsidP="005A6F21">
      <w:pPr>
        <w:spacing w:after="120" w:line="240" w:lineRule="auto"/>
      </w:pPr>
      <w:r w:rsidRPr="00FE720D">
        <w:t>No part of it may be transmitted, reproduced, published, or used without prior written</w:t>
      </w:r>
      <w:r w:rsidR="00FE720D" w:rsidRPr="00FE720D">
        <w:t xml:space="preserve"> </w:t>
      </w:r>
      <w:r w:rsidRPr="00FE720D">
        <w:t>authori</w:t>
      </w:r>
      <w:r w:rsidR="00303C9D" w:rsidRPr="00FE720D">
        <w:t>s</w:t>
      </w:r>
      <w:r w:rsidRPr="00FE720D">
        <w:t xml:space="preserve">ation from the </w:t>
      </w:r>
      <w:r w:rsidR="00FE720D" w:rsidRPr="00FE720D">
        <w:t>I</w:t>
      </w:r>
      <w:r w:rsidRPr="00FE720D">
        <w:t>nstitution.</w:t>
      </w:r>
    </w:p>
    <w:p w14:paraId="43215B70" w14:textId="77777777" w:rsidR="007D29EC" w:rsidRPr="00FE720D" w:rsidRDefault="007D29EC" w:rsidP="005A6F21">
      <w:pPr>
        <w:autoSpaceDE w:val="0"/>
        <w:autoSpaceDN w:val="0"/>
        <w:adjustRightInd w:val="0"/>
        <w:spacing w:after="120" w:line="240" w:lineRule="auto"/>
        <w:jc w:val="center"/>
        <w:rPr>
          <w:rFonts w:ascii="Calibri,Bold" w:hAnsi="Calibri,Bold" w:cs="Calibri,Bold"/>
          <w:b/>
          <w:bCs/>
        </w:rPr>
      </w:pPr>
    </w:p>
    <w:p w14:paraId="71BDABD4" w14:textId="77777777" w:rsidR="007D29EC" w:rsidRPr="00FE720D" w:rsidRDefault="007D29EC" w:rsidP="005A6F21">
      <w:pPr>
        <w:autoSpaceDE w:val="0"/>
        <w:autoSpaceDN w:val="0"/>
        <w:adjustRightInd w:val="0"/>
        <w:spacing w:after="120" w:line="240" w:lineRule="auto"/>
        <w:jc w:val="center"/>
        <w:rPr>
          <w:rFonts w:ascii="Calibri,Bold" w:hAnsi="Calibri,Bold" w:cs="Calibri,Bold"/>
          <w:b/>
          <w:bCs/>
        </w:rPr>
      </w:pPr>
      <w:r w:rsidRPr="00FE720D">
        <w:rPr>
          <w:rFonts w:ascii="Calibri,Bold" w:hAnsi="Calibri,Bold" w:cs="Calibri,Bold"/>
          <w:b/>
          <w:bCs/>
        </w:rPr>
        <w:t>STATEMENT OF COMPLIANCE</w:t>
      </w:r>
    </w:p>
    <w:p w14:paraId="1475E38C" w14:textId="77777777" w:rsidR="00FE720D" w:rsidRPr="00FE720D" w:rsidRDefault="007D29EC" w:rsidP="005A6F21">
      <w:pPr>
        <w:spacing w:after="120" w:line="240" w:lineRule="auto"/>
      </w:pPr>
      <w:r w:rsidRPr="00FE720D">
        <w:t>This document is a protocol for a clinical research study. The study will be conducted in</w:t>
      </w:r>
      <w:r w:rsidR="00FE720D" w:rsidRPr="00FE720D">
        <w:t xml:space="preserve"> </w:t>
      </w:r>
      <w:r w:rsidRPr="00FE720D">
        <w:t>compliance with all stipulations of this protocol, the conditions of ethics committee</w:t>
      </w:r>
      <w:r w:rsidR="00FE720D" w:rsidRPr="00FE720D">
        <w:t xml:space="preserve"> </w:t>
      </w:r>
      <w:r w:rsidRPr="00FE720D">
        <w:t>approval, the NHMRC National Statement on Ethical Conduct in Human Research (2007) and</w:t>
      </w:r>
      <w:r w:rsidR="00FE720D" w:rsidRPr="00FE720D">
        <w:t xml:space="preserve"> </w:t>
      </w:r>
      <w:r w:rsidRPr="00FE720D">
        <w:t>the Note for Guidance on Good Clin</w:t>
      </w:r>
      <w:r w:rsidR="00FE720D" w:rsidRPr="00FE720D">
        <w:t>ical Practice (CPMP/ICH-135/95)</w:t>
      </w:r>
    </w:p>
    <w:p w14:paraId="09A72B55" w14:textId="77777777" w:rsidR="00FE720D" w:rsidRDefault="00FE720D" w:rsidP="005A6F21">
      <w:pPr>
        <w:autoSpaceDE w:val="0"/>
        <w:autoSpaceDN w:val="0"/>
        <w:adjustRightInd w:val="0"/>
        <w:spacing w:after="120" w:line="240" w:lineRule="auto"/>
        <w:rPr>
          <w:rFonts w:ascii="Calibri" w:hAnsi="Calibri" w:cs="Calibri"/>
          <w:color w:val="000000"/>
        </w:rPr>
      </w:pPr>
    </w:p>
    <w:p w14:paraId="6D361B91" w14:textId="77777777" w:rsidR="00FE720D" w:rsidRPr="00FE720D" w:rsidRDefault="00FE720D" w:rsidP="005A6F21">
      <w:pPr>
        <w:autoSpaceDE w:val="0"/>
        <w:autoSpaceDN w:val="0"/>
        <w:adjustRightInd w:val="0"/>
        <w:spacing w:after="120" w:line="240" w:lineRule="auto"/>
        <w:jc w:val="center"/>
        <w:rPr>
          <w:rFonts w:ascii="Calibri" w:hAnsi="Calibri" w:cs="Calibri"/>
          <w:b/>
          <w:color w:val="FF0000"/>
          <w:sz w:val="28"/>
          <w:szCs w:val="28"/>
        </w:rPr>
      </w:pPr>
    </w:p>
    <w:p w14:paraId="71573693" w14:textId="77777777" w:rsidR="00FE720D" w:rsidRDefault="00FE720D" w:rsidP="005A6F21">
      <w:pPr>
        <w:spacing w:after="120" w:line="240" w:lineRule="auto"/>
      </w:pPr>
    </w:p>
    <w:p w14:paraId="39D5914D" w14:textId="77777777" w:rsidR="00FE720D" w:rsidRPr="00FE720D" w:rsidRDefault="00FE720D" w:rsidP="005A6F21">
      <w:pPr>
        <w:spacing w:after="120" w:line="240" w:lineRule="auto"/>
        <w:rPr>
          <w:rFonts w:ascii="Calibri,Bold" w:hAnsi="Calibri,Bold" w:cs="Calibri,Bold"/>
          <w:b/>
          <w:bCs/>
          <w:color w:val="000000"/>
        </w:rPr>
      </w:pPr>
      <w:r w:rsidRPr="00FE720D">
        <w:rPr>
          <w:rFonts w:ascii="Calibri,Bold" w:hAnsi="Calibri,Bold" w:cs="Calibri,Bold"/>
          <w:b/>
          <w:bCs/>
          <w:color w:val="000000"/>
        </w:rPr>
        <w:br w:type="page"/>
      </w:r>
    </w:p>
    <w:p w14:paraId="51340007" w14:textId="77777777" w:rsidR="007D29EC" w:rsidRPr="00FE720D" w:rsidRDefault="007D29EC" w:rsidP="005A6F21">
      <w:pPr>
        <w:autoSpaceDE w:val="0"/>
        <w:autoSpaceDN w:val="0"/>
        <w:adjustRightInd w:val="0"/>
        <w:spacing w:after="120" w:line="240" w:lineRule="auto"/>
        <w:rPr>
          <w:rFonts w:ascii="Calibri,Bold" w:hAnsi="Calibri,Bold" w:cs="Calibri,Bold"/>
          <w:b/>
          <w:bCs/>
          <w:color w:val="000000"/>
        </w:rPr>
      </w:pPr>
    </w:p>
    <w:p w14:paraId="52F1EA34" w14:textId="77777777" w:rsidR="007D29EC" w:rsidRPr="00FE720D" w:rsidRDefault="007D29EC" w:rsidP="005A6F21">
      <w:pPr>
        <w:autoSpaceDE w:val="0"/>
        <w:autoSpaceDN w:val="0"/>
        <w:adjustRightInd w:val="0"/>
        <w:spacing w:after="120" w:line="240" w:lineRule="auto"/>
        <w:rPr>
          <w:rFonts w:ascii="Calibri,Bold" w:hAnsi="Calibri,Bold" w:cs="Calibri,Bold"/>
          <w:b/>
          <w:bCs/>
          <w:color w:val="000000"/>
        </w:rPr>
      </w:pPr>
      <w:r w:rsidRPr="00FE720D">
        <w:rPr>
          <w:rFonts w:ascii="Calibri,Bold" w:hAnsi="Calibri,Bold" w:cs="Calibri,Bold"/>
          <w:b/>
          <w:bCs/>
          <w:color w:val="000000"/>
        </w:rPr>
        <w:t>PROTOCOL SYNOPSIS</w:t>
      </w:r>
    </w:p>
    <w:p w14:paraId="25B2A8AE" w14:textId="77777777" w:rsidR="00FE720D" w:rsidRPr="00FE720D" w:rsidRDefault="00FE720D" w:rsidP="005A6F21">
      <w:pPr>
        <w:autoSpaceDE w:val="0"/>
        <w:autoSpaceDN w:val="0"/>
        <w:adjustRightInd w:val="0"/>
        <w:spacing w:after="120" w:line="240" w:lineRule="auto"/>
        <w:rPr>
          <w:rFonts w:ascii="Calibri,Bold" w:hAnsi="Calibri,Bold" w:cs="Calibri,Bold"/>
          <w:bCs/>
          <w:color w:val="000000"/>
        </w:rPr>
      </w:pPr>
    </w:p>
    <w:tbl>
      <w:tblPr>
        <w:tblStyle w:val="TableGrid"/>
        <w:tblW w:w="0" w:type="auto"/>
        <w:tblLook w:val="04A0" w:firstRow="1" w:lastRow="0" w:firstColumn="1" w:lastColumn="0" w:noHBand="0" w:noVBand="1"/>
      </w:tblPr>
      <w:tblGrid>
        <w:gridCol w:w="2802"/>
        <w:gridCol w:w="6440"/>
      </w:tblGrid>
      <w:tr w:rsidR="00C632D1" w:rsidRPr="00FE720D" w14:paraId="317989F6" w14:textId="77777777" w:rsidTr="00505BB2">
        <w:tc>
          <w:tcPr>
            <w:tcW w:w="2802" w:type="dxa"/>
          </w:tcPr>
          <w:p w14:paraId="51FDE23E" w14:textId="77777777" w:rsidR="00C632D1" w:rsidRPr="00FE720D" w:rsidRDefault="00C632D1" w:rsidP="005A6F21">
            <w:pPr>
              <w:autoSpaceDE w:val="0"/>
              <w:autoSpaceDN w:val="0"/>
              <w:adjustRightInd w:val="0"/>
              <w:spacing w:after="120"/>
              <w:rPr>
                <w:rFonts w:ascii="Calibri" w:hAnsi="Calibri" w:cs="Calibri"/>
                <w:color w:val="000000"/>
              </w:rPr>
            </w:pPr>
            <w:r w:rsidRPr="00FE720D">
              <w:rPr>
                <w:rFonts w:ascii="Calibri" w:hAnsi="Calibri" w:cs="Calibri"/>
                <w:color w:val="000000"/>
              </w:rPr>
              <w:t>Title</w:t>
            </w:r>
          </w:p>
        </w:tc>
        <w:tc>
          <w:tcPr>
            <w:tcW w:w="6440" w:type="dxa"/>
          </w:tcPr>
          <w:p w14:paraId="13DD45DC" w14:textId="77777777" w:rsidR="00505BB2" w:rsidRPr="00505BB2" w:rsidRDefault="00505BB2" w:rsidP="00505BB2">
            <w:pPr>
              <w:autoSpaceDE w:val="0"/>
              <w:autoSpaceDN w:val="0"/>
              <w:adjustRightInd w:val="0"/>
              <w:spacing w:after="120"/>
              <w:rPr>
                <w:rFonts w:ascii="Calibri" w:hAnsi="Calibri" w:cs="Calibri"/>
                <w:b/>
                <w:iCs/>
              </w:rPr>
            </w:pPr>
            <w:r w:rsidRPr="00505BB2">
              <w:rPr>
                <w:rFonts w:ascii="Calibri" w:hAnsi="Calibri" w:cs="Calibri"/>
                <w:color w:val="000000"/>
              </w:rPr>
              <w:t>Integrated Care for COPD</w:t>
            </w:r>
          </w:p>
          <w:p w14:paraId="2ACDBA87" w14:textId="77777777" w:rsidR="00C632D1" w:rsidRPr="00FE720D" w:rsidRDefault="00505BB2" w:rsidP="00505BB2">
            <w:pPr>
              <w:autoSpaceDE w:val="0"/>
              <w:autoSpaceDN w:val="0"/>
              <w:adjustRightInd w:val="0"/>
              <w:spacing w:after="120"/>
              <w:rPr>
                <w:rFonts w:ascii="Calibri" w:hAnsi="Calibri" w:cs="Calibri"/>
                <w:color w:val="000000"/>
              </w:rPr>
            </w:pPr>
            <w:r w:rsidRPr="00505BB2">
              <w:rPr>
                <w:rFonts w:ascii="Calibri" w:hAnsi="Calibri" w:cs="Calibri"/>
                <w:color w:val="000000"/>
              </w:rPr>
              <w:t xml:space="preserve">GP and </w:t>
            </w:r>
            <w:r w:rsidRPr="00505BB2" w:rsidDel="005C659C">
              <w:rPr>
                <w:rFonts w:ascii="Calibri" w:hAnsi="Calibri" w:cs="Calibri"/>
                <w:color w:val="000000"/>
              </w:rPr>
              <w:t xml:space="preserve">Chronic Disease Community Rehabilitation Service </w:t>
            </w:r>
            <w:r w:rsidRPr="00505BB2">
              <w:rPr>
                <w:rFonts w:ascii="Calibri" w:hAnsi="Calibri" w:cs="Calibri"/>
                <w:color w:val="000000"/>
              </w:rPr>
              <w:t>(CDCRS) Partnership Model of Care</w:t>
            </w:r>
          </w:p>
        </w:tc>
      </w:tr>
      <w:tr w:rsidR="00C632D1" w:rsidRPr="00FE720D" w14:paraId="7585BEC5" w14:textId="77777777" w:rsidTr="00505BB2">
        <w:tc>
          <w:tcPr>
            <w:tcW w:w="2802" w:type="dxa"/>
          </w:tcPr>
          <w:p w14:paraId="1EAE6FB2" w14:textId="77777777" w:rsidR="00C632D1" w:rsidRPr="00FE720D" w:rsidRDefault="00C632D1" w:rsidP="005A6F21">
            <w:pPr>
              <w:autoSpaceDE w:val="0"/>
              <w:autoSpaceDN w:val="0"/>
              <w:adjustRightInd w:val="0"/>
              <w:spacing w:after="120"/>
              <w:rPr>
                <w:rFonts w:ascii="Calibri" w:hAnsi="Calibri" w:cs="Calibri"/>
                <w:color w:val="000000"/>
              </w:rPr>
            </w:pPr>
            <w:r w:rsidRPr="00FE720D">
              <w:rPr>
                <w:rFonts w:ascii="Calibri" w:hAnsi="Calibri" w:cs="Calibri"/>
                <w:color w:val="000000"/>
              </w:rPr>
              <w:t>Objectives</w:t>
            </w:r>
          </w:p>
          <w:p w14:paraId="24FFC486" w14:textId="77777777" w:rsidR="00C632D1" w:rsidRPr="00FE720D" w:rsidRDefault="00C632D1" w:rsidP="005A6F21">
            <w:pPr>
              <w:autoSpaceDE w:val="0"/>
              <w:autoSpaceDN w:val="0"/>
              <w:adjustRightInd w:val="0"/>
              <w:spacing w:after="120"/>
              <w:rPr>
                <w:rFonts w:ascii="Calibri" w:hAnsi="Calibri" w:cs="Calibri"/>
                <w:color w:val="000000"/>
              </w:rPr>
            </w:pPr>
          </w:p>
        </w:tc>
        <w:tc>
          <w:tcPr>
            <w:tcW w:w="6440" w:type="dxa"/>
          </w:tcPr>
          <w:p w14:paraId="03231FC0" w14:textId="0E84FB96" w:rsidR="00C632D1" w:rsidRPr="00505BB2" w:rsidRDefault="00505BB2" w:rsidP="00567E7F">
            <w:pPr>
              <w:widowControl w:val="0"/>
              <w:autoSpaceDE w:val="0"/>
              <w:autoSpaceDN w:val="0"/>
              <w:adjustRightInd w:val="0"/>
              <w:spacing w:before="100" w:beforeAutospacing="1"/>
              <w:jc w:val="both"/>
              <w:rPr>
                <w:rFonts w:asciiTheme="majorHAnsi" w:eastAsiaTheme="majorEastAsia" w:hAnsiTheme="majorHAnsi" w:cstheme="majorBidi"/>
              </w:rPr>
            </w:pPr>
            <w:r>
              <w:t>To</w:t>
            </w:r>
            <w:r w:rsidRPr="004763AB">
              <w:t xml:space="preserve"> </w:t>
            </w:r>
            <w:r w:rsidR="00567E7F">
              <w:t xml:space="preserve">assess the </w:t>
            </w:r>
            <w:r w:rsidR="007F6618">
              <w:t xml:space="preserve">acceptability and </w:t>
            </w:r>
            <w:r w:rsidR="00567E7F">
              <w:t xml:space="preserve">feasibility of </w:t>
            </w:r>
            <w:r w:rsidRPr="004763AB">
              <w:t xml:space="preserve">a novel physiotherapy outreach service </w:t>
            </w:r>
            <w:r>
              <w:t xml:space="preserve">from the </w:t>
            </w:r>
            <w:r w:rsidRPr="004763AB">
              <w:t>Chronic Disease Community Rehabilitation Service</w:t>
            </w:r>
            <w:r>
              <w:t xml:space="preserve"> (CDCRS)</w:t>
            </w:r>
            <w:r w:rsidRPr="004763AB">
              <w:t xml:space="preserve"> </w:t>
            </w:r>
            <w:r>
              <w:t>within Primary and Community Health (PACH)</w:t>
            </w:r>
            <w:r w:rsidRPr="004763AB">
              <w:t xml:space="preserve"> </w:t>
            </w:r>
            <w:r>
              <w:t xml:space="preserve">in </w:t>
            </w:r>
            <w:r w:rsidRPr="004763AB">
              <w:t>Northern Sydney Local Health District</w:t>
            </w:r>
            <w:r>
              <w:t xml:space="preserve"> (NSLHD) </w:t>
            </w:r>
            <w:r w:rsidRPr="004763AB">
              <w:t>to provide a</w:t>
            </w:r>
            <w:r>
              <w:t>n integrated model of GP</w:t>
            </w:r>
            <w:r w:rsidRPr="004763AB">
              <w:t xml:space="preserve"> – </w:t>
            </w:r>
            <w:r>
              <w:t xml:space="preserve">CDCRS </w:t>
            </w:r>
            <w:r w:rsidRPr="004763AB">
              <w:t xml:space="preserve">partnership for </w:t>
            </w:r>
            <w:r>
              <w:t xml:space="preserve">the effective </w:t>
            </w:r>
            <w:r w:rsidRPr="004763AB">
              <w:t xml:space="preserve">identification and management </w:t>
            </w:r>
            <w:r>
              <w:t xml:space="preserve">of people with </w:t>
            </w:r>
            <w:r w:rsidRPr="004763AB">
              <w:t>COPD</w:t>
            </w:r>
            <w:r>
              <w:t>.</w:t>
            </w:r>
          </w:p>
        </w:tc>
      </w:tr>
      <w:tr w:rsidR="00C632D1" w:rsidRPr="00FE720D" w14:paraId="6C3D37CB" w14:textId="77777777" w:rsidTr="00505BB2">
        <w:tc>
          <w:tcPr>
            <w:tcW w:w="2802" w:type="dxa"/>
          </w:tcPr>
          <w:p w14:paraId="26F48A59" w14:textId="77777777" w:rsidR="00C632D1" w:rsidRPr="00FE720D" w:rsidRDefault="00C632D1" w:rsidP="005A6F21">
            <w:pPr>
              <w:autoSpaceDE w:val="0"/>
              <w:autoSpaceDN w:val="0"/>
              <w:adjustRightInd w:val="0"/>
              <w:spacing w:after="120"/>
              <w:rPr>
                <w:rFonts w:ascii="Calibri" w:hAnsi="Calibri" w:cs="Calibri"/>
                <w:color w:val="000000"/>
              </w:rPr>
            </w:pPr>
            <w:r w:rsidRPr="00FE720D">
              <w:rPr>
                <w:rFonts w:ascii="Calibri" w:hAnsi="Calibri" w:cs="Calibri"/>
                <w:color w:val="000000"/>
              </w:rPr>
              <w:t>Study Design</w:t>
            </w:r>
          </w:p>
        </w:tc>
        <w:tc>
          <w:tcPr>
            <w:tcW w:w="6440" w:type="dxa"/>
          </w:tcPr>
          <w:p w14:paraId="0E6C4FC7" w14:textId="77777777" w:rsidR="00C632D1" w:rsidRPr="00FE720D" w:rsidRDefault="00505BB2" w:rsidP="005A6F21">
            <w:pPr>
              <w:autoSpaceDE w:val="0"/>
              <w:autoSpaceDN w:val="0"/>
              <w:adjustRightInd w:val="0"/>
              <w:spacing w:after="120"/>
              <w:rPr>
                <w:rFonts w:ascii="Calibri" w:hAnsi="Calibri" w:cs="Calibri"/>
                <w:color w:val="000000"/>
              </w:rPr>
            </w:pPr>
            <w:r>
              <w:rPr>
                <w:rFonts w:ascii="Calibri" w:hAnsi="Calibri" w:cs="Calibri"/>
                <w:color w:val="000000"/>
              </w:rPr>
              <w:t>Before and after feasibility study</w:t>
            </w:r>
          </w:p>
        </w:tc>
      </w:tr>
      <w:tr w:rsidR="00C632D1" w:rsidRPr="00FE720D" w14:paraId="78BB19CD" w14:textId="77777777" w:rsidTr="00505BB2">
        <w:tc>
          <w:tcPr>
            <w:tcW w:w="2802" w:type="dxa"/>
          </w:tcPr>
          <w:p w14:paraId="039250EC" w14:textId="77777777" w:rsidR="00C632D1" w:rsidRPr="00FE720D" w:rsidRDefault="00C632D1" w:rsidP="005A6F21">
            <w:pPr>
              <w:autoSpaceDE w:val="0"/>
              <w:autoSpaceDN w:val="0"/>
              <w:adjustRightInd w:val="0"/>
              <w:spacing w:after="120"/>
              <w:rPr>
                <w:rFonts w:ascii="Calibri" w:hAnsi="Calibri" w:cs="Calibri"/>
                <w:color w:val="000000"/>
              </w:rPr>
            </w:pPr>
            <w:r w:rsidRPr="00FE720D">
              <w:rPr>
                <w:rFonts w:ascii="Calibri" w:hAnsi="Calibri" w:cs="Calibri"/>
                <w:color w:val="000000"/>
              </w:rPr>
              <w:t>Planned Sample Size</w:t>
            </w:r>
          </w:p>
        </w:tc>
        <w:tc>
          <w:tcPr>
            <w:tcW w:w="6440" w:type="dxa"/>
          </w:tcPr>
          <w:p w14:paraId="1F37300C" w14:textId="77777777" w:rsidR="00505BB2" w:rsidRPr="0022443F" w:rsidRDefault="00505BB2" w:rsidP="00505BB2">
            <w:pPr>
              <w:jc w:val="both"/>
            </w:pPr>
            <w:r>
              <w:t xml:space="preserve">We will recruit four general practices </w:t>
            </w:r>
            <w:r w:rsidR="005B3FD4">
              <w:t xml:space="preserve">in Northern Sydney </w:t>
            </w:r>
            <w:r>
              <w:t xml:space="preserve">to the study. </w:t>
            </w:r>
          </w:p>
          <w:p w14:paraId="233B0CAF" w14:textId="77777777" w:rsidR="00505BB2" w:rsidRDefault="00505BB2" w:rsidP="00505BB2">
            <w:pPr>
              <w:jc w:val="both"/>
            </w:pPr>
          </w:p>
          <w:p w14:paraId="2B6264A0" w14:textId="77777777" w:rsidR="00C632D1" w:rsidRPr="00505BB2" w:rsidRDefault="00505BB2" w:rsidP="00505BB2">
            <w:pPr>
              <w:jc w:val="both"/>
            </w:pPr>
            <w:r>
              <w:t>Based on a physiotherapist available 4 days per week to work in general practice, the maximum number of baseline assessments possible over a six-month period is 192.  Therefore it is anticipated that between 150 and 200 people will be assessed.</w:t>
            </w:r>
          </w:p>
        </w:tc>
      </w:tr>
      <w:tr w:rsidR="00C632D1" w:rsidRPr="00FE720D" w14:paraId="04A843A3" w14:textId="77777777" w:rsidTr="00505BB2">
        <w:tc>
          <w:tcPr>
            <w:tcW w:w="2802" w:type="dxa"/>
          </w:tcPr>
          <w:p w14:paraId="3CD9B8D8" w14:textId="77777777" w:rsidR="00C632D1" w:rsidRPr="00FE720D" w:rsidRDefault="00C632D1" w:rsidP="005A6F21">
            <w:pPr>
              <w:autoSpaceDE w:val="0"/>
              <w:autoSpaceDN w:val="0"/>
              <w:adjustRightInd w:val="0"/>
              <w:spacing w:after="120"/>
              <w:rPr>
                <w:rFonts w:ascii="Calibri" w:hAnsi="Calibri" w:cs="Calibri"/>
                <w:color w:val="000000"/>
              </w:rPr>
            </w:pPr>
            <w:r w:rsidRPr="00FE720D">
              <w:rPr>
                <w:rFonts w:ascii="Calibri" w:hAnsi="Calibri" w:cs="Calibri"/>
                <w:color w:val="000000"/>
              </w:rPr>
              <w:t>Selection Criteria</w:t>
            </w:r>
          </w:p>
        </w:tc>
        <w:tc>
          <w:tcPr>
            <w:tcW w:w="6440" w:type="dxa"/>
          </w:tcPr>
          <w:p w14:paraId="07951B8D" w14:textId="77777777" w:rsidR="00C632D1" w:rsidRDefault="00505BB2" w:rsidP="00505BB2">
            <w:pPr>
              <w:autoSpaceDE w:val="0"/>
              <w:autoSpaceDN w:val="0"/>
              <w:adjustRightInd w:val="0"/>
              <w:spacing w:after="120"/>
              <w:rPr>
                <w:rFonts w:ascii="Calibri" w:hAnsi="Calibri" w:cs="Calibri"/>
                <w:color w:val="000000"/>
              </w:rPr>
            </w:pPr>
            <w:r>
              <w:rPr>
                <w:rFonts w:ascii="Calibri" w:hAnsi="Calibri" w:cs="Calibri"/>
                <w:color w:val="000000"/>
              </w:rPr>
              <w:t>Two groups of patients will be identified:</w:t>
            </w:r>
          </w:p>
          <w:p w14:paraId="7E4EA4F8" w14:textId="03211221" w:rsidR="00505BB2" w:rsidRPr="00505BB2" w:rsidRDefault="005B3FD4" w:rsidP="00505BB2">
            <w:pPr>
              <w:pStyle w:val="ListParagraph"/>
              <w:numPr>
                <w:ilvl w:val="0"/>
                <w:numId w:val="16"/>
              </w:numPr>
              <w:autoSpaceDE w:val="0"/>
              <w:autoSpaceDN w:val="0"/>
              <w:adjustRightInd w:val="0"/>
              <w:spacing w:after="120"/>
              <w:rPr>
                <w:rFonts w:ascii="Calibri" w:hAnsi="Calibri" w:cs="Calibri"/>
                <w:color w:val="000000"/>
              </w:rPr>
            </w:pPr>
            <w:r>
              <w:rPr>
                <w:rFonts w:eastAsiaTheme="minorEastAsia"/>
              </w:rPr>
              <w:t>Adults</w:t>
            </w:r>
            <w:r w:rsidR="00505BB2">
              <w:rPr>
                <w:rFonts w:eastAsiaTheme="minorEastAsia"/>
              </w:rPr>
              <w:t xml:space="preserve"> aged</w:t>
            </w:r>
            <w:r w:rsidR="00505BB2" w:rsidRPr="00B51C16">
              <w:rPr>
                <w:rFonts w:eastAsiaTheme="minorEastAsia"/>
              </w:rPr>
              <w:t xml:space="preserve"> 40</w:t>
            </w:r>
            <w:r w:rsidR="00641502">
              <w:rPr>
                <w:rFonts w:eastAsiaTheme="minorEastAsia"/>
              </w:rPr>
              <w:t xml:space="preserve"> or over</w:t>
            </w:r>
            <w:r w:rsidR="00505BB2" w:rsidRPr="00935DCE">
              <w:rPr>
                <w:rFonts w:eastAsiaTheme="minorEastAsia"/>
              </w:rPr>
              <w:t>,</w:t>
            </w:r>
            <w:r w:rsidR="00505BB2" w:rsidRPr="00B51C16">
              <w:rPr>
                <w:rFonts w:eastAsiaTheme="minorEastAsia"/>
              </w:rPr>
              <w:t xml:space="preserve"> and </w:t>
            </w:r>
            <w:r w:rsidR="00505BB2">
              <w:rPr>
                <w:rFonts w:eastAsiaTheme="minorEastAsia"/>
              </w:rPr>
              <w:t>have</w:t>
            </w:r>
            <w:r w:rsidR="00505BB2" w:rsidRPr="00B51C16">
              <w:rPr>
                <w:rFonts w:eastAsiaTheme="minorEastAsia"/>
              </w:rPr>
              <w:t xml:space="preserve"> a documented history of smoking</w:t>
            </w:r>
            <w:r w:rsidR="00505BB2">
              <w:rPr>
                <w:rFonts w:eastAsiaTheme="minorEastAsia"/>
              </w:rPr>
              <w:t xml:space="preserve"> </w:t>
            </w:r>
            <w:r w:rsidR="00505BB2" w:rsidRPr="001B07C9">
              <w:rPr>
                <w:rFonts w:eastAsiaTheme="minorEastAsia"/>
              </w:rPr>
              <w:t>(current or former smoker</w:t>
            </w:r>
            <w:r w:rsidR="00505BB2">
              <w:rPr>
                <w:rFonts w:eastAsiaTheme="minorEastAsia"/>
              </w:rPr>
              <w:t xml:space="preserve">) but not a diagnosis of COPD or receiving treatment for COPD, </w:t>
            </w:r>
            <w:r w:rsidR="00505BB2" w:rsidRPr="001B27DA">
              <w:rPr>
                <w:rFonts w:eastAsiaTheme="majorEastAsia" w:cstheme="majorBidi"/>
              </w:rPr>
              <w:t>and they ha</w:t>
            </w:r>
            <w:r w:rsidR="00505BB2">
              <w:rPr>
                <w:rFonts w:eastAsiaTheme="majorEastAsia" w:cstheme="majorBidi"/>
              </w:rPr>
              <w:t>ve</w:t>
            </w:r>
            <w:r w:rsidR="00505BB2" w:rsidRPr="001B27DA">
              <w:rPr>
                <w:rFonts w:eastAsiaTheme="majorEastAsia" w:cstheme="majorBidi"/>
              </w:rPr>
              <w:t xml:space="preserve"> visited the GP in the last 12 months</w:t>
            </w:r>
            <w:r w:rsidR="00505BB2">
              <w:rPr>
                <w:rFonts w:eastAsiaTheme="majorEastAsia" w:cstheme="majorBidi"/>
              </w:rPr>
              <w:t>.</w:t>
            </w:r>
          </w:p>
          <w:p w14:paraId="32B200B7" w14:textId="77777777" w:rsidR="00667918" w:rsidRPr="00667918" w:rsidRDefault="00505BB2" w:rsidP="005B3FD4">
            <w:pPr>
              <w:pStyle w:val="ListParagraph"/>
              <w:numPr>
                <w:ilvl w:val="0"/>
                <w:numId w:val="16"/>
              </w:numPr>
              <w:autoSpaceDE w:val="0"/>
              <w:autoSpaceDN w:val="0"/>
              <w:adjustRightInd w:val="0"/>
              <w:spacing w:after="120"/>
              <w:rPr>
                <w:rFonts w:ascii="Calibri" w:hAnsi="Calibri" w:cs="Calibri"/>
                <w:color w:val="000000"/>
              </w:rPr>
            </w:pPr>
            <w:r>
              <w:rPr>
                <w:rFonts w:eastAsiaTheme="majorEastAsia" w:cstheme="majorBidi"/>
              </w:rPr>
              <w:t>A</w:t>
            </w:r>
            <w:r w:rsidR="005B3FD4">
              <w:rPr>
                <w:rFonts w:eastAsiaTheme="majorEastAsia" w:cstheme="majorBidi"/>
              </w:rPr>
              <w:t xml:space="preserve">dults </w:t>
            </w:r>
            <w:r w:rsidRPr="001B27DA">
              <w:rPr>
                <w:rFonts w:eastAsiaTheme="majorEastAsia" w:cstheme="majorBidi"/>
              </w:rPr>
              <w:t xml:space="preserve">aged 40 or over, have a diagnosis of COPD recorded or </w:t>
            </w:r>
            <w:r>
              <w:rPr>
                <w:rFonts w:eastAsiaTheme="majorEastAsia" w:cstheme="majorBidi"/>
              </w:rPr>
              <w:t xml:space="preserve">are </w:t>
            </w:r>
            <w:r w:rsidRPr="001B27DA">
              <w:rPr>
                <w:rFonts w:eastAsiaTheme="majorEastAsia" w:cstheme="majorBidi"/>
              </w:rPr>
              <w:t>taking medications prescribed for COPD, and they ha</w:t>
            </w:r>
            <w:r>
              <w:rPr>
                <w:rFonts w:eastAsiaTheme="majorEastAsia" w:cstheme="majorBidi"/>
              </w:rPr>
              <w:t>ve</w:t>
            </w:r>
            <w:r w:rsidRPr="001B27DA">
              <w:rPr>
                <w:rFonts w:eastAsiaTheme="majorEastAsia" w:cstheme="majorBidi"/>
              </w:rPr>
              <w:t xml:space="preserve"> visited the GP in the last 12 months</w:t>
            </w:r>
            <w:r w:rsidR="00667918">
              <w:rPr>
                <w:rFonts w:eastAsiaTheme="majorEastAsia" w:cstheme="majorBidi"/>
              </w:rPr>
              <w:t>.</w:t>
            </w:r>
          </w:p>
          <w:p w14:paraId="2A1BB981" w14:textId="68864937" w:rsidR="00505BB2" w:rsidRPr="00A35D20" w:rsidRDefault="00505BB2" w:rsidP="00A35D20">
            <w:pPr>
              <w:autoSpaceDE w:val="0"/>
              <w:autoSpaceDN w:val="0"/>
              <w:adjustRightInd w:val="0"/>
              <w:spacing w:after="120"/>
              <w:rPr>
                <w:rFonts w:ascii="Calibri" w:hAnsi="Calibri" w:cs="Calibri"/>
                <w:color w:val="000000"/>
              </w:rPr>
            </w:pPr>
            <w:r w:rsidRPr="00A35D20">
              <w:rPr>
                <w:rFonts w:eastAsiaTheme="majorEastAsia" w:cstheme="majorBidi"/>
              </w:rPr>
              <w:t>Pa</w:t>
            </w:r>
            <w:r w:rsidR="00240B37">
              <w:rPr>
                <w:rFonts w:eastAsiaTheme="majorEastAsia" w:cstheme="majorBidi"/>
              </w:rPr>
              <w:t>tients will be excluded if they</w:t>
            </w:r>
            <w:r w:rsidR="00A35D20">
              <w:rPr>
                <w:rFonts w:eastAsiaTheme="majorEastAsia" w:cstheme="majorBidi"/>
              </w:rPr>
              <w:t xml:space="preserve"> </w:t>
            </w:r>
            <w:r w:rsidRPr="00A35D20">
              <w:rPr>
                <w:rFonts w:eastAsiaTheme="majorEastAsia" w:cstheme="majorBidi"/>
              </w:rPr>
              <w:t>have terminal cancer, cognitive impairment or require home oxygen</w:t>
            </w:r>
            <w:r w:rsidR="00240B37">
              <w:rPr>
                <w:rFonts w:eastAsiaTheme="majorEastAsia" w:cstheme="majorBidi"/>
              </w:rPr>
              <w:t>, do not speak sufficient English or are pregnant</w:t>
            </w:r>
            <w:r w:rsidRPr="00A35D20">
              <w:rPr>
                <w:rFonts w:eastAsiaTheme="majorEastAsia" w:cstheme="majorBidi"/>
              </w:rPr>
              <w:t>.</w:t>
            </w:r>
          </w:p>
        </w:tc>
      </w:tr>
      <w:tr w:rsidR="00C632D1" w:rsidRPr="00FE720D" w14:paraId="18A38158" w14:textId="77777777" w:rsidTr="00505BB2">
        <w:tc>
          <w:tcPr>
            <w:tcW w:w="2802" w:type="dxa"/>
          </w:tcPr>
          <w:p w14:paraId="4637796A" w14:textId="77777777" w:rsidR="00C632D1" w:rsidRPr="00FE720D" w:rsidRDefault="00C632D1" w:rsidP="005A6F21">
            <w:pPr>
              <w:autoSpaceDE w:val="0"/>
              <w:autoSpaceDN w:val="0"/>
              <w:adjustRightInd w:val="0"/>
              <w:spacing w:after="120"/>
              <w:rPr>
                <w:rFonts w:ascii="Calibri" w:hAnsi="Calibri" w:cs="Calibri"/>
                <w:color w:val="000000"/>
              </w:rPr>
            </w:pPr>
            <w:r w:rsidRPr="00FE720D">
              <w:rPr>
                <w:rFonts w:ascii="Calibri" w:hAnsi="Calibri" w:cs="Calibri"/>
                <w:color w:val="000000"/>
              </w:rPr>
              <w:t>Study Procedures</w:t>
            </w:r>
          </w:p>
        </w:tc>
        <w:tc>
          <w:tcPr>
            <w:tcW w:w="6440" w:type="dxa"/>
          </w:tcPr>
          <w:p w14:paraId="5939AFFF" w14:textId="1EB45B66" w:rsidR="00C632D1" w:rsidRDefault="00A35D20" w:rsidP="005A6F21">
            <w:pPr>
              <w:autoSpaceDE w:val="0"/>
              <w:autoSpaceDN w:val="0"/>
              <w:adjustRightInd w:val="0"/>
              <w:spacing w:after="120"/>
              <w:rPr>
                <w:rFonts w:ascii="Calibri" w:hAnsi="Calibri" w:cs="Calibri"/>
                <w:color w:val="000000"/>
              </w:rPr>
            </w:pPr>
            <w:r>
              <w:rPr>
                <w:rFonts w:ascii="Calibri" w:hAnsi="Calibri" w:cs="Calibri"/>
                <w:color w:val="000000"/>
              </w:rPr>
              <w:t>All participants will</w:t>
            </w:r>
            <w:r w:rsidR="005B3FD4">
              <w:rPr>
                <w:rFonts w:ascii="Calibri" w:hAnsi="Calibri" w:cs="Calibri"/>
                <w:color w:val="000000"/>
              </w:rPr>
              <w:t xml:space="preserve"> undergo a b</w:t>
            </w:r>
            <w:r w:rsidR="00505BB2">
              <w:rPr>
                <w:rFonts w:ascii="Calibri" w:hAnsi="Calibri" w:cs="Calibri"/>
                <w:color w:val="000000"/>
              </w:rPr>
              <w:t xml:space="preserve">aseline assessment including </w:t>
            </w:r>
            <w:r w:rsidR="005B3FD4">
              <w:rPr>
                <w:rFonts w:ascii="Calibri" w:hAnsi="Calibri" w:cs="Calibri"/>
                <w:color w:val="000000"/>
              </w:rPr>
              <w:t xml:space="preserve">pre and post bronchodilator </w:t>
            </w:r>
            <w:r w:rsidR="00505BB2">
              <w:rPr>
                <w:rFonts w:ascii="Calibri" w:hAnsi="Calibri" w:cs="Calibri"/>
                <w:color w:val="000000"/>
              </w:rPr>
              <w:t>spirom</w:t>
            </w:r>
            <w:r w:rsidR="00667918">
              <w:rPr>
                <w:rFonts w:ascii="Calibri" w:hAnsi="Calibri" w:cs="Calibri"/>
                <w:color w:val="000000"/>
              </w:rPr>
              <w:t xml:space="preserve">etry with the physiotherapist.  </w:t>
            </w:r>
            <w:r w:rsidR="00567E7F">
              <w:rPr>
                <w:rFonts w:ascii="Calibri" w:hAnsi="Calibri" w:cs="Calibri"/>
                <w:color w:val="000000"/>
              </w:rPr>
              <w:t xml:space="preserve">A small sample of </w:t>
            </w:r>
            <w:r w:rsidR="00667918">
              <w:rPr>
                <w:rFonts w:ascii="Calibri" w:hAnsi="Calibri" w:cs="Calibri"/>
                <w:color w:val="000000"/>
              </w:rPr>
              <w:t>patients will be invited to undergo an incremental step test.</w:t>
            </w:r>
          </w:p>
          <w:p w14:paraId="1521B756" w14:textId="77777777" w:rsidR="00505BB2" w:rsidRPr="00505BB2" w:rsidRDefault="00505BB2" w:rsidP="00505BB2">
            <w:pPr>
              <w:spacing w:before="100" w:beforeAutospacing="1"/>
              <w:jc w:val="both"/>
              <w:rPr>
                <w:rFonts w:ascii="Calibri" w:hAnsi="Calibri" w:cs="Calibri"/>
                <w:b/>
                <w:bCs/>
                <w:i/>
                <w:iCs/>
                <w:color w:val="000000"/>
              </w:rPr>
            </w:pPr>
            <w:r w:rsidRPr="00505BB2">
              <w:rPr>
                <w:rFonts w:ascii="Calibri" w:hAnsi="Calibri" w:cs="Calibri"/>
                <w:b/>
                <w:bCs/>
                <w:i/>
                <w:iCs/>
                <w:color w:val="000000"/>
              </w:rPr>
              <w:t>Existing COPD patients</w:t>
            </w:r>
          </w:p>
          <w:p w14:paraId="49830EB8" w14:textId="7E667201" w:rsidR="00505BB2" w:rsidRPr="008B6359" w:rsidRDefault="00505BB2" w:rsidP="00505BB2">
            <w:pPr>
              <w:pStyle w:val="ListParagraph"/>
              <w:numPr>
                <w:ilvl w:val="0"/>
                <w:numId w:val="18"/>
              </w:numPr>
              <w:jc w:val="both"/>
              <w:rPr>
                <w:rFonts w:eastAsiaTheme="majorEastAsia" w:cstheme="majorBidi"/>
              </w:rPr>
            </w:pPr>
            <w:r w:rsidRPr="008B6359">
              <w:rPr>
                <w:rFonts w:eastAsiaTheme="majorEastAsia" w:cstheme="majorBidi"/>
              </w:rPr>
              <w:t>Physical activity</w:t>
            </w:r>
            <w:r w:rsidR="00A35D20">
              <w:rPr>
                <w:rFonts w:eastAsiaTheme="majorEastAsia" w:cstheme="majorBidi"/>
              </w:rPr>
              <w:t xml:space="preserve"> (PA)</w:t>
            </w:r>
            <w:r w:rsidRPr="008B6359">
              <w:rPr>
                <w:rFonts w:eastAsiaTheme="majorEastAsia" w:cstheme="majorBidi"/>
              </w:rPr>
              <w:t xml:space="preserve"> advice using the 5 A’s approach</w:t>
            </w:r>
            <w:r>
              <w:rPr>
                <w:rFonts w:eastAsiaTheme="majorEastAsia" w:cstheme="majorBidi"/>
              </w:rPr>
              <w:t xml:space="preserve"> (Ask, advise, asses</w:t>
            </w:r>
            <w:r w:rsidR="00A35D20">
              <w:rPr>
                <w:rFonts w:eastAsiaTheme="majorEastAsia" w:cstheme="majorBidi"/>
              </w:rPr>
              <w:t>s</w:t>
            </w:r>
            <w:r>
              <w:rPr>
                <w:rFonts w:eastAsiaTheme="majorEastAsia" w:cstheme="majorBidi"/>
              </w:rPr>
              <w:t>, assist and arrange follow-up),</w:t>
            </w:r>
            <w:r w:rsidRPr="008B6359">
              <w:rPr>
                <w:rFonts w:eastAsiaTheme="majorEastAsia" w:cstheme="majorBidi"/>
              </w:rPr>
              <w:t xml:space="preserve"> exercise prescription and pedometer to monitor PA</w:t>
            </w:r>
            <w:r>
              <w:rPr>
                <w:rFonts w:eastAsiaTheme="majorEastAsia" w:cstheme="majorBidi"/>
              </w:rPr>
              <w:t xml:space="preserve"> goals</w:t>
            </w:r>
            <w:r w:rsidRPr="008B6359">
              <w:rPr>
                <w:rFonts w:eastAsiaTheme="majorEastAsia" w:cstheme="majorBidi"/>
              </w:rPr>
              <w:t>.</w:t>
            </w:r>
          </w:p>
          <w:p w14:paraId="43D896B0" w14:textId="77777777" w:rsidR="00505BB2" w:rsidRDefault="00505BB2" w:rsidP="00505BB2">
            <w:pPr>
              <w:pStyle w:val="ListParagraph"/>
              <w:numPr>
                <w:ilvl w:val="0"/>
                <w:numId w:val="18"/>
              </w:numPr>
              <w:jc w:val="both"/>
            </w:pPr>
            <w:r>
              <w:t>Referral to exercise rehabilitation if meets requirement.</w:t>
            </w:r>
          </w:p>
          <w:p w14:paraId="6719C2B7" w14:textId="7BC43074" w:rsidR="00505BB2" w:rsidRPr="005E6F74" w:rsidRDefault="00505BB2" w:rsidP="00505BB2">
            <w:pPr>
              <w:pStyle w:val="ListParagraph"/>
              <w:numPr>
                <w:ilvl w:val="0"/>
                <w:numId w:val="19"/>
              </w:numPr>
              <w:jc w:val="both"/>
              <w:rPr>
                <w:rFonts w:eastAsiaTheme="majorEastAsia" w:cstheme="majorBidi"/>
              </w:rPr>
            </w:pPr>
            <w:r w:rsidRPr="008B6359">
              <w:rPr>
                <w:rFonts w:eastAsiaTheme="majorEastAsia" w:cstheme="majorBidi"/>
              </w:rPr>
              <w:t xml:space="preserve">Patient education and booklet from </w:t>
            </w:r>
            <w:r w:rsidR="00A35D20">
              <w:rPr>
                <w:rFonts w:eastAsiaTheme="majorEastAsia" w:cstheme="majorBidi"/>
              </w:rPr>
              <w:t xml:space="preserve">the </w:t>
            </w:r>
            <w:r w:rsidR="00A35D20" w:rsidRPr="008B6359">
              <w:rPr>
                <w:rFonts w:eastAsiaTheme="majorEastAsia" w:cstheme="majorBidi"/>
              </w:rPr>
              <w:t>L</w:t>
            </w:r>
            <w:r w:rsidR="00A35D20">
              <w:rPr>
                <w:rFonts w:eastAsiaTheme="majorEastAsia" w:cstheme="majorBidi"/>
              </w:rPr>
              <w:t xml:space="preserve">ung </w:t>
            </w:r>
            <w:r w:rsidR="00A35D20" w:rsidRPr="008B6359">
              <w:rPr>
                <w:rFonts w:eastAsiaTheme="majorEastAsia" w:cstheme="majorBidi"/>
              </w:rPr>
              <w:t>F</w:t>
            </w:r>
            <w:r w:rsidR="00A35D20">
              <w:rPr>
                <w:rFonts w:eastAsiaTheme="majorEastAsia" w:cstheme="majorBidi"/>
              </w:rPr>
              <w:t xml:space="preserve">oundation </w:t>
            </w:r>
            <w:r w:rsidR="00A35D20" w:rsidRPr="008B6359">
              <w:rPr>
                <w:rFonts w:eastAsiaTheme="majorEastAsia" w:cstheme="majorBidi"/>
              </w:rPr>
              <w:t>A</w:t>
            </w:r>
            <w:r w:rsidR="00A35D20">
              <w:rPr>
                <w:rFonts w:eastAsiaTheme="majorEastAsia" w:cstheme="majorBidi"/>
              </w:rPr>
              <w:t xml:space="preserve">ustralia </w:t>
            </w:r>
            <w:r>
              <w:rPr>
                <w:rFonts w:eastAsiaTheme="majorEastAsia" w:cstheme="majorBidi"/>
              </w:rPr>
              <w:t>(if required)</w:t>
            </w:r>
          </w:p>
          <w:p w14:paraId="624FCC15" w14:textId="04AD42E9" w:rsidR="00505BB2" w:rsidRDefault="00505BB2" w:rsidP="00505BB2">
            <w:pPr>
              <w:pStyle w:val="ListParagraph"/>
              <w:numPr>
                <w:ilvl w:val="0"/>
                <w:numId w:val="18"/>
              </w:numPr>
              <w:jc w:val="both"/>
            </w:pPr>
            <w:r>
              <w:t xml:space="preserve">A written </w:t>
            </w:r>
            <w:r w:rsidR="00A35D20" w:rsidRPr="008B6359">
              <w:rPr>
                <w:rFonts w:eastAsiaTheme="majorEastAsia" w:cstheme="majorBidi"/>
              </w:rPr>
              <w:t>L</w:t>
            </w:r>
            <w:r w:rsidR="00A35D20">
              <w:rPr>
                <w:rFonts w:eastAsiaTheme="majorEastAsia" w:cstheme="majorBidi"/>
              </w:rPr>
              <w:t xml:space="preserve">ung </w:t>
            </w:r>
            <w:r w:rsidR="00A35D20" w:rsidRPr="008B6359">
              <w:rPr>
                <w:rFonts w:eastAsiaTheme="majorEastAsia" w:cstheme="majorBidi"/>
              </w:rPr>
              <w:t>F</w:t>
            </w:r>
            <w:r w:rsidR="00A35D20">
              <w:rPr>
                <w:rFonts w:eastAsiaTheme="majorEastAsia" w:cstheme="majorBidi"/>
              </w:rPr>
              <w:t xml:space="preserve">oundation </w:t>
            </w:r>
            <w:r w:rsidR="00A35D20" w:rsidRPr="008B6359">
              <w:rPr>
                <w:rFonts w:eastAsiaTheme="majorEastAsia" w:cstheme="majorBidi"/>
              </w:rPr>
              <w:t>A</w:t>
            </w:r>
            <w:r w:rsidR="00A35D20">
              <w:rPr>
                <w:rFonts w:eastAsiaTheme="majorEastAsia" w:cstheme="majorBidi"/>
              </w:rPr>
              <w:t>ustralia</w:t>
            </w:r>
            <w:r w:rsidR="00A35D20">
              <w:t xml:space="preserve"> </w:t>
            </w:r>
            <w:r>
              <w:t>COPD action plan.</w:t>
            </w:r>
          </w:p>
          <w:p w14:paraId="2A552729" w14:textId="77777777" w:rsidR="00505BB2" w:rsidRDefault="00505BB2" w:rsidP="00505BB2">
            <w:pPr>
              <w:pStyle w:val="ListParagraph"/>
              <w:numPr>
                <w:ilvl w:val="0"/>
                <w:numId w:val="18"/>
              </w:numPr>
              <w:spacing w:before="100" w:beforeAutospacing="1"/>
              <w:jc w:val="both"/>
            </w:pPr>
            <w:r w:rsidRPr="001B27DA">
              <w:t>Smoking cessation advice and referral if necessary.</w:t>
            </w:r>
          </w:p>
          <w:p w14:paraId="1FCC0818" w14:textId="77777777" w:rsidR="00505BB2" w:rsidRPr="00047A23" w:rsidRDefault="00505BB2" w:rsidP="00505BB2">
            <w:pPr>
              <w:spacing w:before="100" w:beforeAutospacing="1"/>
              <w:jc w:val="both"/>
              <w:rPr>
                <w:rFonts w:ascii="Calibri" w:hAnsi="Calibri" w:cs="Calibri"/>
                <w:b/>
                <w:i/>
                <w:color w:val="000000"/>
              </w:rPr>
            </w:pPr>
            <w:r w:rsidRPr="00047A23">
              <w:rPr>
                <w:rFonts w:ascii="Calibri" w:hAnsi="Calibri" w:cs="Calibri"/>
                <w:b/>
                <w:i/>
                <w:color w:val="000000"/>
              </w:rPr>
              <w:t>Newly diagnosed COPD</w:t>
            </w:r>
          </w:p>
          <w:p w14:paraId="715F3D09" w14:textId="77777777" w:rsidR="00505BB2" w:rsidRPr="008B6359" w:rsidRDefault="00505BB2" w:rsidP="00505BB2">
            <w:pPr>
              <w:pStyle w:val="ListParagraph"/>
              <w:numPr>
                <w:ilvl w:val="0"/>
                <w:numId w:val="19"/>
              </w:numPr>
              <w:jc w:val="both"/>
              <w:rPr>
                <w:rFonts w:eastAsiaTheme="majorEastAsia" w:cstheme="majorBidi"/>
              </w:rPr>
            </w:pPr>
            <w:r w:rsidRPr="008B6359">
              <w:rPr>
                <w:rFonts w:eastAsiaTheme="majorEastAsia" w:cstheme="majorBidi"/>
              </w:rPr>
              <w:lastRenderedPageBreak/>
              <w:t>Referral to GP for review and medication</w:t>
            </w:r>
            <w:r>
              <w:rPr>
                <w:rFonts w:eastAsiaTheme="majorEastAsia" w:cstheme="majorBidi"/>
              </w:rPr>
              <w:t>s.</w:t>
            </w:r>
          </w:p>
          <w:p w14:paraId="6DB56493" w14:textId="77777777" w:rsidR="00505BB2" w:rsidRDefault="00505BB2" w:rsidP="00505BB2">
            <w:pPr>
              <w:pStyle w:val="ListParagraph"/>
              <w:numPr>
                <w:ilvl w:val="0"/>
                <w:numId w:val="19"/>
              </w:numPr>
              <w:jc w:val="both"/>
              <w:rPr>
                <w:rFonts w:eastAsiaTheme="majorEastAsia" w:cstheme="majorBidi"/>
              </w:rPr>
            </w:pPr>
            <w:r w:rsidRPr="008B6359">
              <w:rPr>
                <w:rFonts w:eastAsiaTheme="majorEastAsia" w:cstheme="majorBidi"/>
              </w:rPr>
              <w:t>Physical activity advice using the 5 A’s approach, exercise prescription and pedometer to monitor PA</w:t>
            </w:r>
            <w:r>
              <w:rPr>
                <w:rFonts w:eastAsiaTheme="majorEastAsia" w:cstheme="majorBidi"/>
              </w:rPr>
              <w:t xml:space="preserve"> goals</w:t>
            </w:r>
            <w:r w:rsidRPr="008B6359">
              <w:rPr>
                <w:rFonts w:eastAsiaTheme="majorEastAsia" w:cstheme="majorBidi"/>
              </w:rPr>
              <w:t>.</w:t>
            </w:r>
          </w:p>
          <w:p w14:paraId="62E0413A" w14:textId="77777777" w:rsidR="00505BB2" w:rsidRDefault="00505BB2" w:rsidP="00505BB2">
            <w:pPr>
              <w:pStyle w:val="ListParagraph"/>
              <w:numPr>
                <w:ilvl w:val="0"/>
                <w:numId w:val="19"/>
              </w:numPr>
              <w:jc w:val="both"/>
            </w:pPr>
            <w:r w:rsidRPr="008B6359">
              <w:rPr>
                <w:rFonts w:eastAsiaTheme="majorEastAsia" w:cstheme="majorBidi"/>
              </w:rPr>
              <w:t xml:space="preserve">Referral to </w:t>
            </w:r>
            <w:r>
              <w:rPr>
                <w:rFonts w:eastAsiaTheme="majorEastAsia" w:cstheme="majorBidi"/>
              </w:rPr>
              <w:t>exercise</w:t>
            </w:r>
            <w:r w:rsidRPr="008B6359">
              <w:rPr>
                <w:rFonts w:eastAsiaTheme="majorEastAsia" w:cstheme="majorBidi"/>
              </w:rPr>
              <w:t xml:space="preserve"> rehabilitation if meets requirement.</w:t>
            </w:r>
          </w:p>
          <w:p w14:paraId="50334894" w14:textId="26191E52" w:rsidR="00505BB2" w:rsidRPr="008B6359" w:rsidRDefault="00505BB2" w:rsidP="00505BB2">
            <w:pPr>
              <w:pStyle w:val="ListParagraph"/>
              <w:numPr>
                <w:ilvl w:val="0"/>
                <w:numId w:val="19"/>
              </w:numPr>
              <w:jc w:val="both"/>
              <w:rPr>
                <w:rFonts w:eastAsiaTheme="majorEastAsia" w:cstheme="majorBidi"/>
              </w:rPr>
            </w:pPr>
            <w:r w:rsidRPr="008B6359">
              <w:rPr>
                <w:rFonts w:eastAsiaTheme="majorEastAsia" w:cstheme="majorBidi"/>
              </w:rPr>
              <w:t xml:space="preserve">Patient education and booklet from </w:t>
            </w:r>
            <w:r w:rsidR="00A35D20" w:rsidRPr="008B6359">
              <w:rPr>
                <w:rFonts w:eastAsiaTheme="majorEastAsia" w:cstheme="majorBidi"/>
              </w:rPr>
              <w:t>L</w:t>
            </w:r>
            <w:r w:rsidR="00A35D20">
              <w:rPr>
                <w:rFonts w:eastAsiaTheme="majorEastAsia" w:cstheme="majorBidi"/>
              </w:rPr>
              <w:t xml:space="preserve">ung </w:t>
            </w:r>
            <w:r w:rsidR="00A35D20" w:rsidRPr="008B6359">
              <w:rPr>
                <w:rFonts w:eastAsiaTheme="majorEastAsia" w:cstheme="majorBidi"/>
              </w:rPr>
              <w:t>F</w:t>
            </w:r>
            <w:r w:rsidR="00A35D20">
              <w:rPr>
                <w:rFonts w:eastAsiaTheme="majorEastAsia" w:cstheme="majorBidi"/>
              </w:rPr>
              <w:t xml:space="preserve">oundation </w:t>
            </w:r>
            <w:r w:rsidR="00A35D20" w:rsidRPr="008B6359">
              <w:rPr>
                <w:rFonts w:eastAsiaTheme="majorEastAsia" w:cstheme="majorBidi"/>
              </w:rPr>
              <w:t>A</w:t>
            </w:r>
            <w:r w:rsidR="00A35D20">
              <w:rPr>
                <w:rFonts w:eastAsiaTheme="majorEastAsia" w:cstheme="majorBidi"/>
              </w:rPr>
              <w:t>ustralia</w:t>
            </w:r>
            <w:r>
              <w:rPr>
                <w:rFonts w:eastAsiaTheme="majorEastAsia" w:cstheme="majorBidi"/>
              </w:rPr>
              <w:t>.</w:t>
            </w:r>
          </w:p>
          <w:p w14:paraId="5A742EEE" w14:textId="77777777" w:rsidR="00505BB2" w:rsidRDefault="00505BB2" w:rsidP="00505BB2">
            <w:pPr>
              <w:pStyle w:val="ListParagraph"/>
              <w:numPr>
                <w:ilvl w:val="0"/>
                <w:numId w:val="19"/>
              </w:numPr>
              <w:jc w:val="both"/>
            </w:pPr>
            <w:r w:rsidRPr="008B6359">
              <w:rPr>
                <w:rFonts w:eastAsiaTheme="majorEastAsia" w:cstheme="majorBidi"/>
              </w:rPr>
              <w:t>Smoking cessation advice</w:t>
            </w:r>
            <w:r>
              <w:rPr>
                <w:rFonts w:eastAsiaTheme="majorEastAsia" w:cstheme="majorBidi"/>
              </w:rPr>
              <w:t xml:space="preserve"> </w:t>
            </w:r>
            <w:r w:rsidRPr="001B27DA">
              <w:t>and referral if necessary</w:t>
            </w:r>
            <w:r w:rsidRPr="008B6359">
              <w:rPr>
                <w:rFonts w:eastAsiaTheme="majorEastAsia" w:cstheme="majorBidi"/>
              </w:rPr>
              <w:t>.</w:t>
            </w:r>
          </w:p>
          <w:p w14:paraId="36394025" w14:textId="77777777" w:rsidR="00505BB2" w:rsidRPr="00505BB2" w:rsidRDefault="00505BB2" w:rsidP="00505BB2">
            <w:pPr>
              <w:spacing w:before="100" w:beforeAutospacing="1"/>
              <w:jc w:val="both"/>
              <w:rPr>
                <w:rFonts w:ascii="Calibri" w:hAnsi="Calibri" w:cs="Calibri"/>
              </w:rPr>
            </w:pPr>
            <w:r w:rsidRPr="00505BB2">
              <w:rPr>
                <w:rFonts w:ascii="Calibri" w:hAnsi="Calibri" w:cs="Calibri"/>
                <w:b/>
                <w:bCs/>
                <w:i/>
                <w:iCs/>
                <w:color w:val="000000"/>
              </w:rPr>
              <w:t>Those without COPD on spirometry</w:t>
            </w:r>
            <w:r w:rsidRPr="00505BB2">
              <w:rPr>
                <w:rFonts w:ascii="Calibri" w:hAnsi="Calibri" w:cs="Calibri"/>
                <w:color w:val="000000"/>
              </w:rPr>
              <w:t xml:space="preserve"> </w:t>
            </w:r>
          </w:p>
          <w:p w14:paraId="4D5EA38E" w14:textId="77777777" w:rsidR="00505BB2" w:rsidRPr="00505BB2" w:rsidRDefault="00505BB2" w:rsidP="00505BB2">
            <w:pPr>
              <w:pStyle w:val="ListParagraph"/>
              <w:numPr>
                <w:ilvl w:val="0"/>
                <w:numId w:val="20"/>
              </w:numPr>
              <w:jc w:val="both"/>
              <w:rPr>
                <w:rFonts w:ascii="Calibri" w:hAnsi="Calibri" w:cs="Calibri"/>
                <w:color w:val="000000"/>
              </w:rPr>
            </w:pPr>
            <w:r w:rsidRPr="008B6359">
              <w:rPr>
                <w:rFonts w:eastAsiaTheme="majorEastAsia" w:cstheme="majorBidi"/>
              </w:rPr>
              <w:t>Physical activity advice using the 5 A’s approach, exercise prescription.</w:t>
            </w:r>
          </w:p>
          <w:p w14:paraId="42B56FCE" w14:textId="77777777" w:rsidR="00047A23" w:rsidRPr="00047A23" w:rsidRDefault="00505BB2" w:rsidP="00505BB2">
            <w:pPr>
              <w:pStyle w:val="ListParagraph"/>
              <w:numPr>
                <w:ilvl w:val="0"/>
                <w:numId w:val="20"/>
              </w:numPr>
              <w:jc w:val="both"/>
              <w:rPr>
                <w:rFonts w:ascii="Calibri" w:hAnsi="Calibri" w:cs="Calibri"/>
                <w:color w:val="000000"/>
              </w:rPr>
            </w:pPr>
            <w:r w:rsidRPr="008B6359">
              <w:rPr>
                <w:rFonts w:eastAsiaTheme="majorEastAsia" w:cstheme="majorBidi"/>
              </w:rPr>
              <w:t xml:space="preserve">Smoking cessation advice </w:t>
            </w:r>
            <w:r w:rsidRPr="001B27DA">
              <w:t xml:space="preserve">and referral to the GP </w:t>
            </w:r>
            <w:r w:rsidRPr="008B6359">
              <w:rPr>
                <w:rFonts w:eastAsiaTheme="majorEastAsia" w:cstheme="majorBidi"/>
              </w:rPr>
              <w:t>if necessary</w:t>
            </w:r>
          </w:p>
          <w:p w14:paraId="55AA8145" w14:textId="77777777" w:rsidR="00667918" w:rsidRDefault="00667918" w:rsidP="00047A23">
            <w:pPr>
              <w:jc w:val="both"/>
              <w:rPr>
                <w:rFonts w:ascii="Calibri" w:hAnsi="Calibri" w:cs="Calibri"/>
                <w:color w:val="000000"/>
              </w:rPr>
            </w:pPr>
          </w:p>
          <w:p w14:paraId="458EF6EB" w14:textId="77777777" w:rsidR="00505BB2" w:rsidRPr="00505BB2" w:rsidRDefault="00047A23" w:rsidP="00047A23">
            <w:pPr>
              <w:jc w:val="both"/>
              <w:rPr>
                <w:rFonts w:ascii="Calibri" w:hAnsi="Calibri" w:cs="Calibri"/>
                <w:color w:val="000000"/>
              </w:rPr>
            </w:pPr>
            <w:r>
              <w:rPr>
                <w:rFonts w:ascii="Calibri" w:hAnsi="Calibri" w:cs="Calibri"/>
                <w:color w:val="000000"/>
              </w:rPr>
              <w:t>All participants with COPD will attend two f</w:t>
            </w:r>
            <w:r w:rsidR="00505BB2">
              <w:rPr>
                <w:rFonts w:ascii="Calibri" w:hAnsi="Calibri" w:cs="Calibri"/>
                <w:color w:val="000000"/>
              </w:rPr>
              <w:t>ollow-up visits with the physiotherapists at 1 and 3 months.</w:t>
            </w:r>
          </w:p>
        </w:tc>
      </w:tr>
      <w:tr w:rsidR="00C632D1" w:rsidRPr="00FE720D" w14:paraId="6FB4D15A" w14:textId="77777777" w:rsidTr="00505BB2">
        <w:tc>
          <w:tcPr>
            <w:tcW w:w="2802" w:type="dxa"/>
          </w:tcPr>
          <w:p w14:paraId="53A5DCFE" w14:textId="77777777" w:rsidR="00C632D1" w:rsidRPr="00FE720D" w:rsidRDefault="00C632D1" w:rsidP="005A6F21">
            <w:pPr>
              <w:autoSpaceDE w:val="0"/>
              <w:autoSpaceDN w:val="0"/>
              <w:adjustRightInd w:val="0"/>
              <w:spacing w:after="120"/>
              <w:rPr>
                <w:rFonts w:ascii="Calibri" w:hAnsi="Calibri" w:cs="Calibri"/>
                <w:color w:val="000000"/>
              </w:rPr>
            </w:pPr>
            <w:r w:rsidRPr="00FE720D">
              <w:rPr>
                <w:rFonts w:ascii="Calibri" w:hAnsi="Calibri" w:cs="Calibri"/>
                <w:color w:val="000000"/>
              </w:rPr>
              <w:lastRenderedPageBreak/>
              <w:t>Statistical Procedures</w:t>
            </w:r>
          </w:p>
          <w:p w14:paraId="1D1BD5D1" w14:textId="77777777" w:rsidR="00C632D1" w:rsidRPr="00FE720D" w:rsidRDefault="00C632D1" w:rsidP="005A6F21">
            <w:pPr>
              <w:autoSpaceDE w:val="0"/>
              <w:autoSpaceDN w:val="0"/>
              <w:adjustRightInd w:val="0"/>
              <w:spacing w:after="120"/>
              <w:rPr>
                <w:rFonts w:ascii="Calibri" w:hAnsi="Calibri" w:cs="Calibri"/>
                <w:color w:val="000000"/>
              </w:rPr>
            </w:pPr>
          </w:p>
        </w:tc>
        <w:tc>
          <w:tcPr>
            <w:tcW w:w="6440" w:type="dxa"/>
          </w:tcPr>
          <w:p w14:paraId="4FE668B9" w14:textId="77777777" w:rsidR="00047A23" w:rsidRDefault="00505BB2" w:rsidP="00505BB2">
            <w:pPr>
              <w:spacing w:before="100" w:beforeAutospacing="1"/>
              <w:jc w:val="both"/>
            </w:pPr>
            <w:r>
              <w:t xml:space="preserve">Descriptive analyses will be used to evaluate the process outcomes. Paired t-test for significance will be performed to compare patient responses in the baseline and 3 month follow up questionnaires. </w:t>
            </w:r>
            <w:r w:rsidRPr="00336FC9">
              <w:t xml:space="preserve">Data will be analysed using </w:t>
            </w:r>
            <w:r>
              <w:t xml:space="preserve">SPSS </w:t>
            </w:r>
            <w:r w:rsidRPr="00336FC9">
              <w:t>statistical software with a two-sided significance level set to 0.05.</w:t>
            </w:r>
          </w:p>
          <w:p w14:paraId="554C6B14" w14:textId="77777777" w:rsidR="00C632D1" w:rsidRPr="00505BB2" w:rsidRDefault="00505BB2" w:rsidP="00505BB2">
            <w:pPr>
              <w:spacing w:before="100" w:beforeAutospacing="1"/>
              <w:jc w:val="both"/>
            </w:pPr>
            <w:r>
              <w:t>The interviews</w:t>
            </w:r>
            <w:r w:rsidR="00047A23">
              <w:t xml:space="preserve"> with the participating GPs, </w:t>
            </w:r>
            <w:r>
              <w:t xml:space="preserve">physiotherapists </w:t>
            </w:r>
            <w:r w:rsidR="00047A23">
              <w:t xml:space="preserve">and patients </w:t>
            </w:r>
            <w:r>
              <w:t>will be digitally recorded, transcribed verbatim and analysed thematically.  The researchers will use N</w:t>
            </w:r>
            <w:r w:rsidRPr="00990E22">
              <w:t>Vivo for the qualitative analysis.</w:t>
            </w:r>
          </w:p>
        </w:tc>
      </w:tr>
      <w:tr w:rsidR="00C632D1" w:rsidRPr="00FE720D" w14:paraId="0E436055" w14:textId="77777777" w:rsidTr="00505BB2">
        <w:tc>
          <w:tcPr>
            <w:tcW w:w="2802" w:type="dxa"/>
          </w:tcPr>
          <w:p w14:paraId="06D069E7" w14:textId="77777777" w:rsidR="00C632D1" w:rsidRPr="00FE720D" w:rsidRDefault="00C632D1" w:rsidP="005A6F21">
            <w:pPr>
              <w:autoSpaceDE w:val="0"/>
              <w:autoSpaceDN w:val="0"/>
              <w:adjustRightInd w:val="0"/>
              <w:spacing w:after="120"/>
              <w:rPr>
                <w:rFonts w:ascii="Calibri" w:hAnsi="Calibri" w:cs="Calibri"/>
                <w:color w:val="000000"/>
              </w:rPr>
            </w:pPr>
            <w:r w:rsidRPr="00FE720D">
              <w:rPr>
                <w:rFonts w:ascii="Calibri" w:hAnsi="Calibri" w:cs="Calibri"/>
                <w:color w:val="000000"/>
              </w:rPr>
              <w:t>Duration of the study</w:t>
            </w:r>
          </w:p>
        </w:tc>
        <w:tc>
          <w:tcPr>
            <w:tcW w:w="6440" w:type="dxa"/>
          </w:tcPr>
          <w:p w14:paraId="047B6E4E" w14:textId="60C320CC" w:rsidR="00C632D1" w:rsidRPr="00FE720D" w:rsidRDefault="00667918" w:rsidP="005A6F21">
            <w:pPr>
              <w:autoSpaceDE w:val="0"/>
              <w:autoSpaceDN w:val="0"/>
              <w:adjustRightInd w:val="0"/>
              <w:spacing w:after="120"/>
              <w:rPr>
                <w:rFonts w:ascii="Calibri" w:hAnsi="Calibri" w:cs="Calibri"/>
                <w:color w:val="000000"/>
              </w:rPr>
            </w:pPr>
            <w:r>
              <w:rPr>
                <w:rFonts w:ascii="Calibri" w:hAnsi="Calibri" w:cs="Calibri"/>
                <w:color w:val="000000"/>
              </w:rPr>
              <w:t>24</w:t>
            </w:r>
            <w:r w:rsidR="0050275A">
              <w:rPr>
                <w:rFonts w:ascii="Calibri" w:hAnsi="Calibri" w:cs="Calibri"/>
                <w:color w:val="000000"/>
              </w:rPr>
              <w:t xml:space="preserve"> months</w:t>
            </w:r>
          </w:p>
        </w:tc>
      </w:tr>
    </w:tbl>
    <w:p w14:paraId="49D366FC" w14:textId="77777777" w:rsidR="007D29EC" w:rsidRPr="00FE720D" w:rsidRDefault="007D29EC" w:rsidP="005A6F21">
      <w:pPr>
        <w:autoSpaceDE w:val="0"/>
        <w:autoSpaceDN w:val="0"/>
        <w:adjustRightInd w:val="0"/>
        <w:spacing w:after="120" w:line="240" w:lineRule="auto"/>
        <w:rPr>
          <w:rFonts w:ascii="Calibri,Bold" w:hAnsi="Calibri,Bold" w:cs="Calibri,Bold"/>
          <w:bCs/>
          <w:color w:val="000000"/>
        </w:rPr>
      </w:pPr>
    </w:p>
    <w:p w14:paraId="4E229DAC" w14:textId="77777777" w:rsidR="00FE720D" w:rsidRPr="00FE720D" w:rsidRDefault="00FE720D" w:rsidP="005A6F21">
      <w:pPr>
        <w:pStyle w:val="Heading1"/>
        <w:numPr>
          <w:ilvl w:val="0"/>
          <w:numId w:val="5"/>
        </w:numPr>
        <w:spacing w:after="120"/>
      </w:pPr>
      <w:r w:rsidRPr="00FE720D">
        <w:t xml:space="preserve">Study Management </w:t>
      </w:r>
    </w:p>
    <w:p w14:paraId="2107BE4E" w14:textId="77777777" w:rsidR="00FE720D" w:rsidRDefault="00FE720D" w:rsidP="005A6F21">
      <w:pPr>
        <w:pStyle w:val="ListParagraph"/>
        <w:numPr>
          <w:ilvl w:val="1"/>
          <w:numId w:val="5"/>
        </w:numPr>
        <w:spacing w:after="120" w:line="240" w:lineRule="auto"/>
        <w:jc w:val="both"/>
        <w:rPr>
          <w:b/>
          <w:color w:val="000000"/>
        </w:rPr>
      </w:pPr>
      <w:r w:rsidRPr="004E2017">
        <w:rPr>
          <w:b/>
          <w:color w:val="000000"/>
        </w:rPr>
        <w:t>Principal Investigator</w:t>
      </w:r>
    </w:p>
    <w:p w14:paraId="411C829D" w14:textId="11F6A417" w:rsidR="0050275A" w:rsidRPr="00047A23" w:rsidRDefault="002409E1" w:rsidP="0050275A">
      <w:pPr>
        <w:pStyle w:val="ListParagraph"/>
        <w:spacing w:after="120" w:line="240" w:lineRule="auto"/>
        <w:ind w:left="1440"/>
        <w:jc w:val="both"/>
        <w:rPr>
          <w:color w:val="000000"/>
        </w:rPr>
      </w:pPr>
      <w:r w:rsidRPr="002409E1">
        <w:rPr>
          <w:color w:val="000000"/>
        </w:rPr>
        <w:t>Dr Sally Wootton, Chronic Disease Community Rehabilitation Service (CDCRS), Northern Sydney Local Health District</w:t>
      </w:r>
    </w:p>
    <w:p w14:paraId="7DCB976D" w14:textId="77777777" w:rsidR="00FE720D" w:rsidRPr="004E2017" w:rsidRDefault="00FE720D" w:rsidP="005A6F21">
      <w:pPr>
        <w:pStyle w:val="ListParagraph"/>
        <w:numPr>
          <w:ilvl w:val="1"/>
          <w:numId w:val="5"/>
        </w:numPr>
        <w:spacing w:after="120" w:line="240" w:lineRule="auto"/>
        <w:jc w:val="both"/>
        <w:rPr>
          <w:b/>
          <w:color w:val="000000"/>
        </w:rPr>
      </w:pPr>
      <w:r w:rsidRPr="004E2017">
        <w:rPr>
          <w:b/>
          <w:color w:val="000000"/>
        </w:rPr>
        <w:t>Associate Investigators</w:t>
      </w:r>
    </w:p>
    <w:p w14:paraId="43EF1C86" w14:textId="08230A7C" w:rsidR="002409E1" w:rsidRDefault="00567E7F" w:rsidP="00047A23">
      <w:pPr>
        <w:spacing w:after="120" w:line="240" w:lineRule="auto"/>
        <w:ind w:left="1440"/>
      </w:pPr>
      <w:r>
        <w:t>Associate Professo</w:t>
      </w:r>
      <w:r w:rsidR="002409E1">
        <w:t>r Sarah Dennis, Discipline of Physiotherapy, University of Sydney</w:t>
      </w:r>
    </w:p>
    <w:p w14:paraId="067D1B00" w14:textId="472623F6" w:rsidR="00FE720D" w:rsidRDefault="00047A23" w:rsidP="00047A23">
      <w:pPr>
        <w:spacing w:after="120" w:line="240" w:lineRule="auto"/>
        <w:ind w:left="1440"/>
      </w:pPr>
      <w:r w:rsidRPr="00047A23">
        <w:t>Dr Zoe McKeough</w:t>
      </w:r>
      <w:r>
        <w:t>, Discipline of Physiotherapy, University of Sydney</w:t>
      </w:r>
    </w:p>
    <w:p w14:paraId="6B0FD8A5" w14:textId="77777777" w:rsidR="00047A23" w:rsidRDefault="00047A23" w:rsidP="00047A23">
      <w:pPr>
        <w:spacing w:after="120" w:line="240" w:lineRule="auto"/>
        <w:ind w:left="1440"/>
      </w:pPr>
      <w:r>
        <w:t>Professor Nick Zwar, Faculty of Medicine, University of Wollongong</w:t>
      </w:r>
    </w:p>
    <w:p w14:paraId="737681A0" w14:textId="77777777" w:rsidR="002409E1" w:rsidRDefault="002409E1" w:rsidP="00047A23">
      <w:pPr>
        <w:spacing w:after="120" w:line="240" w:lineRule="auto"/>
        <w:ind w:left="1440"/>
      </w:pPr>
      <w:r>
        <w:t>Dr Andrew Chan, Department of Respiratory Medicine, Royal North Shore Hospital</w:t>
      </w:r>
    </w:p>
    <w:p w14:paraId="14BD7695" w14:textId="72EAD7B3" w:rsidR="003D618C" w:rsidRPr="00047A23" w:rsidRDefault="002409E1" w:rsidP="00047A23">
      <w:pPr>
        <w:spacing w:after="120" w:line="240" w:lineRule="auto"/>
        <w:ind w:left="1440"/>
      </w:pPr>
      <w:r>
        <w:t>Dr Sri Mahadev, Department of Respiratory Medicine, Royal North Shore Hospital</w:t>
      </w:r>
    </w:p>
    <w:p w14:paraId="59F72C99" w14:textId="77777777" w:rsidR="00FE720D" w:rsidRPr="004E2017" w:rsidRDefault="00FE720D" w:rsidP="005A6F21">
      <w:pPr>
        <w:pStyle w:val="ListParagraph"/>
        <w:numPr>
          <w:ilvl w:val="1"/>
          <w:numId w:val="5"/>
        </w:numPr>
        <w:spacing w:after="120" w:line="240" w:lineRule="auto"/>
        <w:jc w:val="both"/>
        <w:rPr>
          <w:b/>
          <w:color w:val="000000"/>
        </w:rPr>
      </w:pPr>
      <w:r w:rsidRPr="004E2017">
        <w:rPr>
          <w:b/>
          <w:color w:val="000000"/>
        </w:rPr>
        <w:t>Funding and resources</w:t>
      </w:r>
    </w:p>
    <w:p w14:paraId="7A76D0C1" w14:textId="24AE6FF5" w:rsidR="007D29EC" w:rsidRDefault="0050275A" w:rsidP="00C568FC">
      <w:pPr>
        <w:autoSpaceDE w:val="0"/>
        <w:autoSpaceDN w:val="0"/>
        <w:adjustRightInd w:val="0"/>
        <w:spacing w:after="120" w:line="240" w:lineRule="auto"/>
        <w:ind w:left="1440"/>
        <w:rPr>
          <w:rFonts w:cstheme="minorHAnsi"/>
          <w:bCs/>
        </w:rPr>
      </w:pPr>
      <w:r w:rsidRPr="004763AB" w:rsidDel="005C659C">
        <w:t xml:space="preserve">Chronic </w:t>
      </w:r>
      <w:r w:rsidR="00A35D20">
        <w:t>and C</w:t>
      </w:r>
      <w:r w:rsidR="002409E1">
        <w:t>omplex Care, Primary and Community Health,</w:t>
      </w:r>
      <w:r>
        <w:t xml:space="preserve"> </w:t>
      </w:r>
      <w:r>
        <w:rPr>
          <w:rFonts w:cstheme="minorHAnsi"/>
          <w:bCs/>
        </w:rPr>
        <w:t>Northern Sydney Local Health District.</w:t>
      </w:r>
    </w:p>
    <w:p w14:paraId="5309DBE6" w14:textId="77777777" w:rsidR="00A35D20" w:rsidRPr="0050275A" w:rsidRDefault="00A35D20" w:rsidP="005A6F21">
      <w:pPr>
        <w:autoSpaceDE w:val="0"/>
        <w:autoSpaceDN w:val="0"/>
        <w:adjustRightInd w:val="0"/>
        <w:spacing w:after="120" w:line="240" w:lineRule="auto"/>
        <w:rPr>
          <w:rFonts w:cstheme="minorHAnsi"/>
          <w:bCs/>
        </w:rPr>
      </w:pPr>
    </w:p>
    <w:p w14:paraId="2605A462" w14:textId="77777777" w:rsidR="00567E7F" w:rsidRDefault="00567E7F">
      <w:pPr>
        <w:rPr>
          <w:rFonts w:cstheme="minorHAnsi"/>
          <w:b/>
          <w:iCs/>
          <w:color w:val="000000"/>
        </w:rPr>
      </w:pPr>
      <w:r>
        <w:br w:type="page"/>
      </w:r>
    </w:p>
    <w:p w14:paraId="3B3380E3" w14:textId="5B09E792" w:rsidR="00FE720D" w:rsidRPr="004E2017" w:rsidRDefault="00FE720D" w:rsidP="005A6F21">
      <w:pPr>
        <w:pStyle w:val="Heading1"/>
        <w:keepLines/>
        <w:numPr>
          <w:ilvl w:val="0"/>
          <w:numId w:val="4"/>
        </w:numPr>
        <w:autoSpaceDE/>
        <w:autoSpaceDN/>
        <w:adjustRightInd/>
        <w:spacing w:after="120"/>
        <w:rPr>
          <w:caps/>
        </w:rPr>
      </w:pPr>
      <w:r w:rsidRPr="004E2017">
        <w:lastRenderedPageBreak/>
        <w:t>INTRODUCTION AND BACKGROUND</w:t>
      </w:r>
    </w:p>
    <w:p w14:paraId="41E45935" w14:textId="77777777" w:rsidR="00B11E54" w:rsidRDefault="00FE720D" w:rsidP="005A6F21">
      <w:pPr>
        <w:pStyle w:val="ListParagraph"/>
        <w:numPr>
          <w:ilvl w:val="1"/>
          <w:numId w:val="6"/>
        </w:numPr>
        <w:spacing w:after="120" w:line="240" w:lineRule="auto"/>
        <w:ind w:left="1077" w:hanging="357"/>
        <w:jc w:val="both"/>
        <w:rPr>
          <w:b/>
          <w:color w:val="000000"/>
        </w:rPr>
      </w:pPr>
      <w:r w:rsidRPr="004E2017">
        <w:rPr>
          <w:b/>
          <w:color w:val="000000"/>
        </w:rPr>
        <w:t xml:space="preserve"> </w:t>
      </w:r>
      <w:r w:rsidRPr="004E2017">
        <w:rPr>
          <w:b/>
          <w:color w:val="000000"/>
        </w:rPr>
        <w:tab/>
        <w:t>Background Information</w:t>
      </w:r>
    </w:p>
    <w:p w14:paraId="703F30CD" w14:textId="6BD10260" w:rsidR="0050275A" w:rsidRDefault="0050275A" w:rsidP="0050275A">
      <w:pPr>
        <w:jc w:val="both"/>
      </w:pPr>
      <w:r>
        <w:t xml:space="preserve">Chronic obstructive pulmonary disease (COPD) has a significant impact in terms of mortality, hospitalisations and health care costs. In Australia, COPD is a leading cause of death, representing 4.2% of all deaths in males and 3.3% of all deaths in females </w:t>
      </w:r>
      <w:r w:rsidR="003D618C">
        <w:fldChar w:fldCharType="begin"/>
      </w:r>
      <w:r w:rsidR="003D618C">
        <w:instrText xml:space="preserve"> ADDIN EN.CITE &lt;EndNote&gt;&lt;Cite&gt;&lt;Author&gt;Australian Institute of Health and Welfare&lt;/Author&gt;&lt;Year&gt;2010&lt;/Year&gt;&lt;RecNum&gt;703&lt;/RecNum&gt;&lt;DisplayText&gt;(1)&lt;/DisplayText&gt;&lt;record&gt;&lt;rec-number&gt;703&lt;/rec-number&gt;&lt;foreign-keys&gt;&lt;key app="EN" db-id="xr2f9trvh2vdpoexpxop5ps60vxf5s09fxd2" timestamp="0"&gt;703&lt;/key&gt;&lt;/foreign-keys&gt;&lt;ref-type name="Report"&gt;27&lt;/ref-type&gt;&lt;contributors&gt;&lt;authors&gt;&lt;author&gt;Australian Institute of Health and Welfare,&lt;/author&gt;&lt;/authors&gt;&lt;/contributors&gt;&lt;titles&gt;&lt;title&gt;Australia’s health 2010&lt;/title&gt;&lt;secondary-title&gt;Australia’s health series no. 12. &lt;/secondary-title&gt;&lt;/titles&gt;&lt;number&gt;Cat. no. AUS 122.&lt;/number&gt;&lt;dates&gt;&lt;year&gt;2010&lt;/year&gt;&lt;/dates&gt;&lt;pub-location&gt;Canberra&lt;/pub-location&gt;&lt;publisher&gt;AIHW&lt;/publisher&gt;&lt;urls&gt;&lt;/urls&gt;&lt;/record&gt;&lt;/Cite&gt;&lt;/EndNote&gt;</w:instrText>
      </w:r>
      <w:r w:rsidR="003D618C">
        <w:fldChar w:fldCharType="separate"/>
      </w:r>
      <w:r w:rsidR="003D618C">
        <w:rPr>
          <w:noProof/>
        </w:rPr>
        <w:t>(1)</w:t>
      </w:r>
      <w:r w:rsidR="003D618C">
        <w:fldChar w:fldCharType="end"/>
      </w:r>
      <w:r>
        <w:t xml:space="preserve">. In 2007-2008, 59,427 Australian hospitalisations were attributed to COPD, with an average length of stay of 7 days, which is over twice the average of all hospital stays </w:t>
      </w:r>
      <w:r w:rsidR="003D618C">
        <w:fldChar w:fldCharType="begin"/>
      </w:r>
      <w:r w:rsidR="003D618C">
        <w:instrText xml:space="preserve"> ADDIN EN.CITE &lt;EndNote&gt;&lt;Cite&gt;&lt;Author&gt;Australian Institute of Health and Welfare&lt;/Author&gt;&lt;Year&gt;2010&lt;/Year&gt;&lt;RecNum&gt;703&lt;/RecNum&gt;&lt;DisplayText&gt;(1)&lt;/DisplayText&gt;&lt;record&gt;&lt;rec-number&gt;703&lt;/rec-number&gt;&lt;foreign-keys&gt;&lt;key app="EN" db-id="xr2f9trvh2vdpoexpxop5ps60vxf5s09fxd2" timestamp="0"&gt;703&lt;/key&gt;&lt;/foreign-keys&gt;&lt;ref-type name="Report"&gt;27&lt;/ref-type&gt;&lt;contributors&gt;&lt;authors&gt;&lt;author&gt;Australian Institute of Health and Welfare,&lt;/author&gt;&lt;/authors&gt;&lt;/contributors&gt;&lt;titles&gt;&lt;title&gt;Australia’s health 2010&lt;/title&gt;&lt;secondary-title&gt;Australia’s health series no. 12. &lt;/secondary-title&gt;&lt;/titles&gt;&lt;number&gt;Cat. no. AUS 122.&lt;/number&gt;&lt;dates&gt;&lt;year&gt;2010&lt;/year&gt;&lt;/dates&gt;&lt;pub-location&gt;Canberra&lt;/pub-location&gt;&lt;publisher&gt;AIHW&lt;/publisher&gt;&lt;urls&gt;&lt;/urls&gt;&lt;/record&gt;&lt;/Cite&gt;&lt;/EndNote&gt;</w:instrText>
      </w:r>
      <w:r w:rsidR="003D618C">
        <w:fldChar w:fldCharType="separate"/>
      </w:r>
      <w:r w:rsidR="003D618C">
        <w:rPr>
          <w:noProof/>
        </w:rPr>
        <w:t>(1)</w:t>
      </w:r>
      <w:r w:rsidR="003D618C">
        <w:fldChar w:fldCharType="end"/>
      </w:r>
      <w:r>
        <w:t>.</w:t>
      </w:r>
    </w:p>
    <w:p w14:paraId="43400D8D" w14:textId="77777777" w:rsidR="0050275A" w:rsidRPr="003D618C" w:rsidRDefault="0050275A" w:rsidP="0050275A">
      <w:pPr>
        <w:jc w:val="both"/>
        <w:rPr>
          <w:rStyle w:val="IntenseEmphasis"/>
          <w:color w:val="auto"/>
        </w:rPr>
      </w:pPr>
      <w:r w:rsidRPr="003D618C">
        <w:rPr>
          <w:rStyle w:val="IntenseEmphasis"/>
          <w:color w:val="auto"/>
        </w:rPr>
        <w:t>COPD is commonly managed in primary care but the quality of care is mixed</w:t>
      </w:r>
    </w:p>
    <w:p w14:paraId="0B54B56A" w14:textId="1B0461E0" w:rsidR="0050275A" w:rsidRDefault="0050275A" w:rsidP="0050275A">
      <w:pPr>
        <w:jc w:val="both"/>
      </w:pPr>
      <w:r>
        <w:t>COPD is the 11th most commonly managed chronic condition in general practice with 1 in 100 general practice encounters for COPD management</w:t>
      </w:r>
      <w:r w:rsidR="003D618C">
        <w:fldChar w:fldCharType="begin"/>
      </w:r>
      <w:r w:rsidR="003D618C">
        <w:instrText xml:space="preserve"> ADDIN EN.CITE &lt;EndNote&gt;&lt;Cite&gt;&lt;Author&gt;Britt H&lt;/Author&gt;&lt;Year&gt;2014&lt;/Year&gt;&lt;RecNum&gt;905&lt;/RecNum&gt;&lt;DisplayText&gt;(2)&lt;/DisplayText&gt;&lt;record&gt;&lt;rec-number&gt;905&lt;/rec-number&gt;&lt;foreign-keys&gt;&lt;key app="EN" db-id="xr2f9trvh2vdpoexpxop5ps60vxf5s09fxd2" timestamp="0"&gt;905&lt;/key&gt;&lt;/foreign-keys&gt;&lt;ref-type name="Report"&gt;27&lt;/ref-type&gt;&lt;contributors&gt;&lt;authors&gt;&lt;author&gt;Britt H,&lt;/author&gt;&lt;author&gt;Miller GC,&lt;/author&gt;&lt;author&gt;Henderson J,&lt;/author&gt;&lt;author&gt;Bayram C,&lt;/author&gt;&lt;author&gt;Valenti L,&lt;/author&gt;&lt;author&gt;Harrison C,&lt;/author&gt;&lt;author&gt;et. al.&lt;/author&gt;&lt;/authors&gt;&lt;/contributors&gt;&lt;titles&gt;&lt;title&gt; A decade of Australian general practice activity 2004–05 to 2013–14&lt;/title&gt;&lt;secondary-title&gt;General practice series no. 37&lt;/secondary-title&gt;&lt;/titles&gt;&lt;volume&gt;S2014&lt;/volume&gt;&lt;dates&gt;&lt;year&gt;2014&lt;/year&gt;&lt;/dates&gt;&lt;pub-location&gt;Sydney&lt;/pub-location&gt;&lt;publisher&gt;Sydney University Press&lt;/publisher&gt;&lt;urls&gt;&lt;/urls&gt;&lt;/record&gt;&lt;/Cite&gt;&lt;/EndNote&gt;</w:instrText>
      </w:r>
      <w:r w:rsidR="003D618C">
        <w:fldChar w:fldCharType="separate"/>
      </w:r>
      <w:r w:rsidR="003D618C">
        <w:rPr>
          <w:noProof/>
        </w:rPr>
        <w:t>(2)</w:t>
      </w:r>
      <w:r w:rsidR="003D618C">
        <w:fldChar w:fldCharType="end"/>
      </w:r>
      <w:r>
        <w:t xml:space="preserve">.  The recently published </w:t>
      </w:r>
      <w:r w:rsidRPr="005C260F">
        <w:rPr>
          <w:i/>
        </w:rPr>
        <w:t>COPD-X Concise Guide for Primary Care</w:t>
      </w:r>
      <w:r>
        <w:t xml:space="preserve">, which incorporates best available evidence-based recommendations on the diagnosis and management of COPD, positions general practice as an ideal setting for: (1) case finding and diagnosis confirmation with spirometry; (2) optimising function using a stepwise approach with referral to pulmonary rehabilitation programmes as required; (3) preventing deterioration through smoking cessation and immunisation; (4) chronic care planning including work with clinical support teams to enhance patient quality of life; and (5) managing exacerbations </w:t>
      </w:r>
      <w:r w:rsidR="003D618C">
        <w:fldChar w:fldCharType="begin"/>
      </w:r>
      <w:r w:rsidR="003D618C">
        <w:instrText xml:space="preserve"> ADDIN EN.CITE &lt;EndNote&gt;&lt;Cite&gt;&lt;Author&gt;Michael Abramson&lt;/Author&gt;&lt;Year&gt;2014&lt;/Year&gt;&lt;RecNum&gt;889&lt;/RecNum&gt;&lt;DisplayText&gt;(3)&lt;/DisplayText&gt;&lt;record&gt;&lt;rec-number&gt;889&lt;/rec-number&gt;&lt;foreign-keys&gt;&lt;key app="EN" db-id="xr2f9trvh2vdpoexpxop5ps60vxf5s09fxd2" timestamp="0"&gt;889&lt;/key&gt;&lt;/foreign-keys&gt;&lt;ref-type name="Journal Article"&gt;17&lt;/ref-type&gt;&lt;contributors&gt;&lt;authors&gt;&lt;author&gt;Michael Abramson,&lt;/author&gt;&lt;author&gt;Alan J Crockett,&lt;/author&gt;&lt;author&gt;Eli Dabscheck,&lt;/author&gt;&lt;author&gt;Peter A Frith,&lt;/author&gt;&lt;author&gt;Johnson George,&lt;/author&gt;&lt;author&gt;Nicholas Glasgow,&lt;/author&gt;&lt;author&gt;Sue Jenkins,&lt;/author&gt;&lt;author&gt;Christine McDonald,&lt;/author&gt;&lt;author&gt;Vanessa McDonald,&lt;/author&gt;&lt;author&gt;David K McKenzie,&lt;/author&gt;&lt;author&gt;Richard Wood-Baker,&lt;/author&gt;&lt;author&gt;Ian Yang,&lt;/author&gt;&lt;author&gt;Nick Zwar,&lt;/author&gt;&lt;author&gt;on behalf of Lung Foundation Australia and the Thoracic So ciety of Australia and New Zealand,&lt;/author&gt;&lt;/authors&gt;&lt;/contributors&gt;&lt;titles&gt;&lt;title&gt;The COPD-X Plan: Australian and New Zealand Guidelines for the management of Chronic Obstructive Pulmonary Disease &lt;/title&gt;&lt;/titles&gt;&lt;volume&gt;V2.38&lt;/volume&gt;&lt;dates&gt;&lt;year&gt;2014&lt;/year&gt;&lt;pub-dates&gt;&lt;date&gt;June 2014&lt;/date&gt;&lt;/pub-dates&gt;&lt;/dates&gt;&lt;urls&gt;&lt;/urls&gt;&lt;/record&gt;&lt;/Cite&gt;&lt;/EndNote&gt;</w:instrText>
      </w:r>
      <w:r w:rsidR="003D618C">
        <w:fldChar w:fldCharType="separate"/>
      </w:r>
      <w:r w:rsidR="003D618C">
        <w:rPr>
          <w:noProof/>
        </w:rPr>
        <w:t>(3)</w:t>
      </w:r>
      <w:r w:rsidR="003D618C">
        <w:fldChar w:fldCharType="end"/>
      </w:r>
      <w:r>
        <w:t xml:space="preserve">. </w:t>
      </w:r>
    </w:p>
    <w:p w14:paraId="4BC05928" w14:textId="124CD02C" w:rsidR="0050275A" w:rsidRDefault="0050275A" w:rsidP="0050275A">
      <w:pPr>
        <w:jc w:val="both"/>
      </w:pPr>
      <w:r>
        <w:t xml:space="preserve">However, despite best available evidence-based recommendations, COPD remains under-diagnosed and under-treated. Based on the Australian </w:t>
      </w:r>
      <w:r w:rsidRPr="008B5217">
        <w:rPr>
          <w:i/>
        </w:rPr>
        <w:t>Burden of Obstructive Lung Disease Study</w:t>
      </w:r>
      <w:r>
        <w:t>, a large population-based prevalence study of 1620 men and 1737 women aged ≥40 years, 7.5% met the GOLD Stage II spirometric criteria for COPD, but in the same population only 5.3% were ever diagnosed with COPD by their doctors</w:t>
      </w:r>
      <w:r w:rsidR="003D618C">
        <w:fldChar w:fldCharType="begin"/>
      </w:r>
      <w:r w:rsidR="003D618C">
        <w:instrText xml:space="preserve"> ADDIN EN.CITE &lt;EndNote&gt;&lt;Cite&gt;&lt;Author&gt;Brett G Toelle&lt;/Author&gt;&lt;Year&gt;2013&lt;/Year&gt;&lt;RecNum&gt;741&lt;/RecNum&gt;&lt;DisplayText&gt;(4)&lt;/DisplayText&gt;&lt;record&gt;&lt;rec-number&gt;741&lt;/rec-number&gt;&lt;foreign-keys&gt;&lt;key app="EN" db-id="xr2f9trvh2vdpoexpxop5ps60vxf5s09fxd2" timestamp="0"&gt;741&lt;/key&gt;&lt;/foreign-keys&gt;&lt;ref-type name="Journal Article"&gt;17&lt;/ref-type&gt;&lt;contributors&gt;&lt;authors&gt;&lt;author&gt;Brett G Toelle,&lt;/author&gt;&lt;author&gt;Wei Xuan,&lt;/author&gt;&lt;author&gt;Tessa E Bird,&lt;/author&gt;&lt;author&gt;Michael J Abramson,&lt;/author&gt;&lt;author&gt;David N Atkinson,&lt;/author&gt;&lt;author&gt;Deborah L Burton,&lt;/author&gt;&lt;author&gt;Alan L James,&lt;/author&gt;&lt;author&gt;Christine R Jenkins,&lt;/author&gt;&lt;author&gt;David P Johns,&lt;/author&gt;&lt;author&gt;Graeme P Maguire,&lt;/author&gt;&lt;author&gt;A W (Bill) Musk,&lt;/author&gt;&lt;author&gt;E Haydn Walters,&lt;/author&gt;&lt;author&gt;Richard Wood-Baker,&lt;/author&gt;&lt;author&gt;Michael L Hunter,&lt;/author&gt;&lt;author&gt;Bruce J Graham,&lt;/author&gt;&lt;author&gt;Phillipa J Southwell,&lt;/author&gt;&lt;author&gt;William M Vollmer,&lt;/author&gt;&lt;author&gt;A Sonia Buist,&lt;/author&gt;&lt;author&gt;Guy B Marks,&lt;/author&gt;&lt;/authors&gt;&lt;/contributors&gt;&lt;titles&gt;&lt;title&gt;Respiratory symptoms and illness in older Australians: the Burden of Obstructive Lung Disease (BOLD) study&lt;/title&gt;&lt;secondary-title&gt;Med J Aust&lt;/secondary-title&gt;&lt;/titles&gt;&lt;pages&gt;144-148&lt;/pages&gt;&lt;volume&gt;198&lt;/volume&gt;&lt;number&gt;3&lt;/number&gt;&lt;dates&gt;&lt;year&gt;2013&lt;/year&gt;&lt;/dates&gt;&lt;urls&gt;&lt;/urls&gt;&lt;/record&gt;&lt;/Cite&gt;&lt;/EndNote&gt;</w:instrText>
      </w:r>
      <w:r w:rsidR="003D618C">
        <w:fldChar w:fldCharType="separate"/>
      </w:r>
      <w:r w:rsidR="003D618C">
        <w:rPr>
          <w:noProof/>
        </w:rPr>
        <w:t>(4)</w:t>
      </w:r>
      <w:r w:rsidR="003D618C">
        <w:fldChar w:fldCharType="end"/>
      </w:r>
      <w:r>
        <w:t>. Among people diagnosed with COPD, management has been suboptimal with:</w:t>
      </w:r>
    </w:p>
    <w:p w14:paraId="2D292F78" w14:textId="77777777" w:rsidR="0050275A" w:rsidRDefault="0050275A" w:rsidP="0050275A">
      <w:pPr>
        <w:pStyle w:val="ListParagraph"/>
        <w:numPr>
          <w:ilvl w:val="0"/>
          <w:numId w:val="21"/>
        </w:numPr>
        <w:spacing w:after="0" w:line="240" w:lineRule="auto"/>
        <w:jc w:val="both"/>
      </w:pPr>
      <w:r>
        <w:t>poor adherence to COPD medications, poor inhaler technique;</w:t>
      </w:r>
    </w:p>
    <w:p w14:paraId="72C82683" w14:textId="77777777" w:rsidR="003D618C" w:rsidRDefault="0050275A" w:rsidP="003D618C">
      <w:pPr>
        <w:pStyle w:val="ListParagraph"/>
        <w:numPr>
          <w:ilvl w:val="0"/>
          <w:numId w:val="21"/>
        </w:numPr>
        <w:spacing w:after="0" w:line="240" w:lineRule="auto"/>
        <w:jc w:val="both"/>
      </w:pPr>
      <w:r>
        <w:t>low referral rates to pulmonary rehabilitation programmes;</w:t>
      </w:r>
    </w:p>
    <w:p w14:paraId="1D335F31" w14:textId="695C5C99" w:rsidR="003D618C" w:rsidRDefault="0050275A" w:rsidP="003D618C">
      <w:pPr>
        <w:pStyle w:val="ListParagraph"/>
        <w:numPr>
          <w:ilvl w:val="0"/>
          <w:numId w:val="21"/>
        </w:numPr>
        <w:spacing w:after="0" w:line="240" w:lineRule="auto"/>
        <w:jc w:val="both"/>
      </w:pPr>
      <w:r>
        <w:t>ongoing tobacco smoking and low immunisation rates; and</w:t>
      </w:r>
    </w:p>
    <w:p w14:paraId="19131C23" w14:textId="36A31E51" w:rsidR="0050275A" w:rsidRDefault="0050275A" w:rsidP="003D618C">
      <w:pPr>
        <w:pStyle w:val="ListParagraph"/>
        <w:numPr>
          <w:ilvl w:val="0"/>
          <w:numId w:val="21"/>
        </w:numPr>
        <w:spacing w:after="0" w:line="240" w:lineRule="auto"/>
        <w:jc w:val="both"/>
      </w:pPr>
      <w:r>
        <w:t>poor management of exacerbations</w:t>
      </w:r>
      <w:r w:rsidR="003D618C">
        <w:fldChar w:fldCharType="begin"/>
      </w:r>
      <w:r w:rsidR="003D618C">
        <w:instrText xml:space="preserve"> ADDIN EN.CITE &lt;EndNote&gt;&lt;Cite&gt;&lt;Author&gt;Ta&lt;/Author&gt;&lt;Year&gt;2011&lt;/Year&gt;&lt;RecNum&gt;884&lt;/RecNum&gt;&lt;DisplayText&gt;(5)&lt;/DisplayText&gt;&lt;record&gt;&lt;rec-number&gt;884&lt;/rec-number&gt;&lt;foreign-keys&gt;&lt;key app="EN" db-id="xr2f9trvh2vdpoexpxop5ps60vxf5s09fxd2" timestamp="0"&gt;884&lt;/key&gt;&lt;/foreign-keys&gt;&lt;ref-type name="Journal Article"&gt;17&lt;/ref-type&gt;&lt;contributors&gt;&lt;authors&gt;&lt;author&gt;Ta, M.&lt;/author&gt;&lt;author&gt;George, J.&lt;/author&gt;&lt;/authors&gt;&lt;/contributors&gt;&lt;auth-address&gt;Ta,M. Southern Health Pharmacy Department, Casey Hospital and Department of Pharmacy Practice, Centre for Medicine Use and Safety, Faculty of Pharmacy and Pharmaceutical Sciences, Monash University, Melbourne, Victoria, Australia. mai.ngoc@southernhealth.org.au&lt;/auth-address&gt;&lt;titles&gt;&lt;title&gt;Management of chronic obstructive pulmonary disease in Australia after the publication of national guidelines&lt;/title&gt;&lt;secondary-title&gt;Internal Medicine Journal&lt;/secondary-title&gt;&lt;/titles&gt;&lt;pages&gt;263-70&lt;/pages&gt;&lt;volume&gt;41&lt;/volume&gt;&lt;number&gt;3&lt;/number&gt;&lt;dates&gt;&lt;year&gt;2011&lt;/year&gt;&lt;/dates&gt;&lt;accession-num&gt;20002857&lt;/accession-num&gt;&lt;work-type&gt;Comparative Study&lt;/work-type&gt;&lt;urls&gt;&lt;related-urls&gt;&lt;url&gt;http://ezproxy.library.usyd.edu.au/login?url=http://ovidsp.ovid.com/ovidweb.cgi?T=JS&amp;amp;CSC=Y&amp;amp;NEWS=N&amp;amp;PAGE=fulltext&amp;amp;D=medl&amp;amp;AN=20002857&lt;/url&gt;&lt;url&gt;http://DD8GH5YX7K.search.serialssolutions.com/?sid=OVID:medline&amp;amp;id=pmid:20002857&amp;amp;id=doi:10.1111j.1445-5994.2009.02133.x&amp;amp;issn=1444-0903&amp;amp;isbn=&amp;amp;volume=41&amp;amp;issue=3&amp;amp;spage=263&amp;amp;pages=263-70&amp;amp;date=2011&amp;amp;title=Internal+Medicine+Journal&amp;amp;atitle=Management+of+chronic+obstructive+pulmonary+disease+in+Australia+after+the+publication+of+national+guidelines.&amp;amp;aulast=Ta&lt;/url&gt;&lt;url&gt;http://onlinelibrary.wiley.com/doi/10.1111/j.1445-5994.2009.02133.x/abstract&lt;/url&gt;&lt;/related-urls&gt;&lt;/urls&gt;&lt;remote-database-name&gt;MEDLINE&lt;/remote-database-name&gt;&lt;remote-database-provider&gt;Ovid Technologies&lt;/remote-database-provider&gt;&lt;/record&gt;&lt;/Cite&gt;&lt;/EndNote&gt;</w:instrText>
      </w:r>
      <w:r w:rsidR="003D618C">
        <w:fldChar w:fldCharType="separate"/>
      </w:r>
      <w:r w:rsidR="003D618C">
        <w:rPr>
          <w:noProof/>
        </w:rPr>
        <w:t>(5)</w:t>
      </w:r>
      <w:r w:rsidR="003D618C">
        <w:fldChar w:fldCharType="end"/>
      </w:r>
      <w:r w:rsidR="003D618C">
        <w:t>.</w:t>
      </w:r>
    </w:p>
    <w:p w14:paraId="5BE33633" w14:textId="77777777" w:rsidR="003D618C" w:rsidRDefault="003D618C" w:rsidP="003D618C">
      <w:pPr>
        <w:pStyle w:val="ListParagraph"/>
        <w:spacing w:after="0" w:line="240" w:lineRule="auto"/>
        <w:ind w:left="1080"/>
        <w:jc w:val="both"/>
      </w:pPr>
    </w:p>
    <w:p w14:paraId="0D2B2097" w14:textId="77777777" w:rsidR="0050275A" w:rsidRPr="0050275A" w:rsidRDefault="0050275A" w:rsidP="0050275A">
      <w:pPr>
        <w:jc w:val="both"/>
        <w:rPr>
          <w:b/>
          <w:bCs/>
          <w:i/>
          <w:iCs/>
        </w:rPr>
      </w:pPr>
      <w:r w:rsidRPr="0050275A">
        <w:rPr>
          <w:b/>
          <w:bCs/>
          <w:i/>
          <w:iCs/>
        </w:rPr>
        <w:t>Awareness of COPD-X guidelines in primary care is low</w:t>
      </w:r>
    </w:p>
    <w:p w14:paraId="4A8E0B55" w14:textId="5B4DB231" w:rsidR="0050275A" w:rsidRDefault="0050275A" w:rsidP="0050275A">
      <w:pPr>
        <w:jc w:val="both"/>
      </w:pPr>
      <w:r>
        <w:t xml:space="preserve">Awareness among GPs of the </w:t>
      </w:r>
      <w:r w:rsidRPr="00A33149">
        <w:rPr>
          <w:i/>
        </w:rPr>
        <w:t>COPD-X G</w:t>
      </w:r>
      <w:r>
        <w:rPr>
          <w:i/>
        </w:rPr>
        <w:t>uidelines</w:t>
      </w:r>
      <w:r>
        <w:t xml:space="preserve"> is low. Surveys conducted for Lung Foundation Australia found only </w:t>
      </w:r>
      <w:r w:rsidRPr="00FD0A50">
        <w:t>8</w:t>
      </w:r>
      <w:r>
        <w:t>.3</w:t>
      </w:r>
      <w:r w:rsidRPr="00FD0A50">
        <w:t>%</w:t>
      </w:r>
      <w:r>
        <w:t xml:space="preserve"> of GPs were aware of the guidelines and our surveys of GPs taking part in the </w:t>
      </w:r>
      <w:r w:rsidRPr="005F322C">
        <w:rPr>
          <w:i/>
        </w:rPr>
        <w:t>Primary Care Early Intervention for COPD Management</w:t>
      </w:r>
      <w:r>
        <w:t xml:space="preserve"> (PELICAN) study </w:t>
      </w:r>
      <w:r w:rsidR="003D618C">
        <w:fldChar w:fldCharType="begin"/>
      </w:r>
      <w:r w:rsidR="003D618C">
        <w:instrText xml:space="preserve"> ADDIN EN.CITE &lt;EndNote&gt;&lt;Cite&gt;&lt;Author&gt;Bunker&lt;/Author&gt;&lt;Year&gt;2012&lt;/Year&gt;&lt;RecNum&gt;909&lt;/RecNum&gt;&lt;DisplayText&gt;(6)&lt;/DisplayText&gt;&lt;record&gt;&lt;rec-number&gt;909&lt;/rec-number&gt;&lt;foreign-keys&gt;&lt;key app="EN" db-id="xr2f9trvh2vdpoexpxop5ps60vxf5s09fxd2" timestamp="0"&gt;909&lt;/key&gt;&lt;/foreign-keys&gt;&lt;ref-type name="Journal Article"&gt;17&lt;/ref-type&gt;&lt;contributors&gt;&lt;authors&gt;&lt;author&gt;Bunker, Jeremy&lt;/author&gt;&lt;author&gt;Reddel, Helen&lt;/author&gt;&lt;author&gt;Dennis, Sarah&lt;/author&gt;&lt;author&gt;Middleton, Sandy&lt;/author&gt;&lt;author&gt;Van Schayck, C. P.&lt;/author&gt;&lt;author&gt;Crockett, Alan&lt;/author&gt;&lt;author&gt;Hasan, Iqbal&lt;/author&gt;&lt;author&gt;Hermiz, Oshana&lt;/author&gt;&lt;author&gt;Vagholkar, Sanjyot&lt;/author&gt;&lt;author&gt;Marks, Guy&lt;/author&gt;&lt;author&gt;Zwar, Nicholas&lt;/author&gt;&lt;/authors&gt;&lt;/contributors&gt;&lt;titles&gt;&lt;title&gt;A pragmatic cluster randomized controlled trial of early intervention for chronic obstructive pulmonary disease by practice nurse-general practitioner teams: Study Protocol %U http://www.implementationscience.com/content/7/1/83&lt;/title&gt;&lt;secondary-title&gt;Implementation Science&lt;/secondary-title&gt;&lt;/titles&gt;&lt;pages&gt;83&lt;/pages&gt;&lt;volume&gt;7 %@ 1748-5908&lt;/volume&gt;&lt;number&gt;1 %M doi:10.1186/1748-5908-7-83&lt;/number&gt;&lt;dates&gt;&lt;year&gt;2012&lt;/year&gt;&lt;/dates&gt;&lt;urls&gt;&lt;/urls&gt;&lt;/record&gt;&lt;/Cite&gt;&lt;/EndNote&gt;</w:instrText>
      </w:r>
      <w:r w:rsidR="003D618C">
        <w:fldChar w:fldCharType="separate"/>
      </w:r>
      <w:r w:rsidR="003D618C">
        <w:rPr>
          <w:noProof/>
        </w:rPr>
        <w:t>(6)</w:t>
      </w:r>
      <w:r w:rsidR="003D618C">
        <w:fldChar w:fldCharType="end"/>
      </w:r>
      <w:r>
        <w:t xml:space="preserve"> found only  27% of the GPs taking part had a copy of the guidelines at baseline (unpublished data).  Additionally a recent qualitative study of doctors (seven GPs and nine hospital-based medical practitioners) found that they lacked confidence managing COPD and were unclear about their role particularly surrounding discussions about pulmonary rehabilitation and complex behaviour change </w:t>
      </w:r>
      <w:r w:rsidR="003D618C">
        <w:fldChar w:fldCharType="begin"/>
      </w:r>
      <w:r w:rsidR="003D618C">
        <w:instrText xml:space="preserve"> ADDIN EN.CITE &lt;EndNote&gt;&lt;Cite&gt;&lt;Author&gt;Johnston&lt;/Author&gt;&lt;Year&gt;2011&lt;/Year&gt;&lt;RecNum&gt;878&lt;/RecNum&gt;&lt;DisplayText&gt;(7)&lt;/DisplayText&gt;&lt;record&gt;&lt;rec-number&gt;878&lt;/rec-number&gt;&lt;foreign-keys&gt;&lt;key app="EN" db-id="xr2f9trvh2vdpoexpxop5ps60vxf5s09fxd2" timestamp="0"&gt;878&lt;/key&gt;&lt;/foreign-keys&gt;&lt;ref-type name="Journal Article"&gt;17&lt;/ref-type&gt;&lt;contributors&gt;&lt;authors&gt;&lt;author&gt;Johnston, Kylie N.&lt;/author&gt;&lt;author&gt;Young, Mary&lt;/author&gt;&lt;author&gt;Grimmer-Somers, Karen A.&lt;/author&gt;&lt;author&gt;Antic, Ral&lt;/author&gt;&lt;author&gt;Frith, Peter A.&lt;/author&gt;&lt;/authors&gt;&lt;/contributors&gt;&lt;titles&gt;&lt;title&gt;Why are some evidence-based care recommendations in chronic obstructive pulmonary disease better implemented than others? Perspectives of medical practitioners&lt;/title&gt;&lt;secondary-title&gt;International Journal of Chronic Obstructive Pulmonary Disease&lt;/secondary-title&gt;&lt;/titles&gt;&lt;pages&gt;659-667&lt;/pages&gt;&lt;volume&gt;6&lt;/volume&gt;&lt;dates&gt;&lt;year&gt;2011&lt;/year&gt;&lt;pub-dates&gt;&lt;date&gt;12/06&lt;/date&gt;&lt;/pub-dates&gt;&lt;/dates&gt;&lt;publisher&gt;Dove Medical Press&lt;/publisher&gt;&lt;isbn&gt;1176-9106&amp;#xD;1178-2005&lt;/isbn&gt;&lt;accession-num&gt;PMC3257951&lt;/accession-num&gt;&lt;urls&gt;&lt;related-urls&gt;&lt;url&gt;http://www.ncbi.nlm.nih.gov/pmc/articles/PMC3257951/&lt;/url&gt;&lt;url&gt;http://www.ncbi.nlm.nih.gov/pmc/articles/PMC3257951/pdf/copd-6-659.pdf&lt;/url&gt;&lt;/related-urls&gt;&lt;/urls&gt;&lt;electronic-resource-num&gt;10.2147/COPD.S26581&lt;/electronic-resource-num&gt;&lt;remote-database-name&gt;PMC&lt;/remote-database-name&gt;&lt;/record&gt;&lt;/Cite&gt;&lt;/EndNote&gt;</w:instrText>
      </w:r>
      <w:r w:rsidR="003D618C">
        <w:fldChar w:fldCharType="separate"/>
      </w:r>
      <w:r w:rsidR="003D618C">
        <w:rPr>
          <w:noProof/>
        </w:rPr>
        <w:t>(7)</w:t>
      </w:r>
      <w:r w:rsidR="003D618C">
        <w:fldChar w:fldCharType="end"/>
      </w:r>
      <w:r>
        <w:t>.</w:t>
      </w:r>
    </w:p>
    <w:p w14:paraId="4655AAD9" w14:textId="77777777" w:rsidR="0050275A" w:rsidRPr="0050275A" w:rsidRDefault="0050275A" w:rsidP="0050275A">
      <w:pPr>
        <w:jc w:val="both"/>
        <w:rPr>
          <w:b/>
          <w:bCs/>
          <w:i/>
          <w:iCs/>
        </w:rPr>
      </w:pPr>
      <w:r w:rsidRPr="0050275A">
        <w:rPr>
          <w:b/>
          <w:bCs/>
          <w:i/>
          <w:iCs/>
        </w:rPr>
        <w:t>Spirometry use is suboptimal and interpretation inaccurate</w:t>
      </w:r>
    </w:p>
    <w:p w14:paraId="04689783" w14:textId="2ACED076" w:rsidR="0050275A" w:rsidRPr="003D618C" w:rsidRDefault="0050275A" w:rsidP="0050275A">
      <w:pPr>
        <w:jc w:val="both"/>
        <w:rPr>
          <w:rStyle w:val="IntenseEmphasis"/>
          <w:b w:val="0"/>
          <w:bCs w:val="0"/>
          <w:i w:val="0"/>
          <w:iCs w:val="0"/>
          <w:color w:val="auto"/>
        </w:rPr>
      </w:pPr>
      <w:r>
        <w:t xml:space="preserve">The </w:t>
      </w:r>
      <w:r w:rsidRPr="00A33149">
        <w:rPr>
          <w:i/>
        </w:rPr>
        <w:t>COPD-X G</w:t>
      </w:r>
      <w:r>
        <w:rPr>
          <w:i/>
        </w:rPr>
        <w:t>uidelines</w:t>
      </w:r>
      <w:r>
        <w:t xml:space="preserve"> recommend</w:t>
      </w:r>
      <w:r w:rsidRPr="00660ED8" w:rsidDel="00A521DE">
        <w:t xml:space="preserve"> </w:t>
      </w:r>
      <w:r>
        <w:t>s</w:t>
      </w:r>
      <w:r w:rsidRPr="00660ED8">
        <w:t xml:space="preserve">pirometry to confirm the diagnosis of COPD </w:t>
      </w:r>
      <w:r w:rsidR="003D618C">
        <w:fldChar w:fldCharType="begin"/>
      </w:r>
      <w:r w:rsidR="003D618C">
        <w:instrText xml:space="preserve"> ADDIN EN.CITE &lt;EndNote&gt;&lt;Cite&gt;&lt;Author&gt;Michael Abramson&lt;/Author&gt;&lt;Year&gt;2014&lt;/Year&gt;&lt;RecNum&gt;889&lt;/RecNum&gt;&lt;DisplayText&gt;(3)&lt;/DisplayText&gt;&lt;record&gt;&lt;rec-number&gt;889&lt;/rec-number&gt;&lt;foreign-keys&gt;&lt;key app="EN" db-id="xr2f9trvh2vdpoexpxop5ps60vxf5s09fxd2" timestamp="0"&gt;889&lt;/key&gt;&lt;/foreign-keys&gt;&lt;ref-type name="Journal Article"&gt;17&lt;/ref-type&gt;&lt;contributors&gt;&lt;authors&gt;&lt;author&gt;Michael Abramson,&lt;/author&gt;&lt;author&gt;Alan J Crockett,&lt;/author&gt;&lt;author&gt;Eli Dabscheck,&lt;/author&gt;&lt;author&gt;Peter A Frith,&lt;/author&gt;&lt;author&gt;Johnson George,&lt;/author&gt;&lt;author&gt;Nicholas Glasgow,&lt;/author&gt;&lt;author&gt;Sue Jenkins,&lt;/author&gt;&lt;author&gt;Christine McDonald,&lt;/author&gt;&lt;author&gt;Vanessa McDonald,&lt;/author&gt;&lt;author&gt;David K McKenzie,&lt;/author&gt;&lt;author&gt;Richard Wood-Baker,&lt;/author&gt;&lt;author&gt;Ian Yang,&lt;/author&gt;&lt;author&gt;Nick Zwar,&lt;/author&gt;&lt;author&gt;on behalf of Lung Foundation Australia and the Thoracic So ciety of Australia and New Zealand,&lt;/author&gt;&lt;/authors&gt;&lt;/contributors&gt;&lt;titles&gt;&lt;title&gt;The COPD-X Plan: Australian and New Zealand Guidelines for the management of Chronic Obstructive Pulmonary Disease &lt;/title&gt;&lt;/titles&gt;&lt;volume&gt;V2.38&lt;/volume&gt;&lt;dates&gt;&lt;year&gt;2014&lt;/year&gt;&lt;pub-dates&gt;&lt;date&gt;June 2014&lt;/date&gt;&lt;/pub-dates&gt;&lt;/dates&gt;&lt;urls&gt;&lt;/urls&gt;&lt;/record&gt;&lt;/Cite&gt;&lt;/EndNote&gt;</w:instrText>
      </w:r>
      <w:r w:rsidR="003D618C">
        <w:fldChar w:fldCharType="separate"/>
      </w:r>
      <w:r w:rsidR="003D618C">
        <w:rPr>
          <w:noProof/>
        </w:rPr>
        <w:t>(3)</w:t>
      </w:r>
      <w:r w:rsidR="003D618C">
        <w:fldChar w:fldCharType="end"/>
      </w:r>
      <w:r>
        <w:t xml:space="preserve"> but the u</w:t>
      </w:r>
      <w:r w:rsidRPr="00660ED8">
        <w:t xml:space="preserve">se of spirometry in general practice is low </w:t>
      </w:r>
      <w:r w:rsidR="003D618C">
        <w:fldChar w:fldCharType="begin">
          <w:fldData xml:space="preserve">PEVuZE5vdGU+PENpdGU+PEF1dGhvcj5XYWx0ZXJzPC9BdXRob3I+PFllYXI+MjAwODwvWWVhcj48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</w:fldData>
        </w:fldChar>
      </w:r>
      <w:r w:rsidR="003D618C">
        <w:instrText xml:space="preserve"> ADDIN EN.CITE </w:instrText>
      </w:r>
      <w:r w:rsidR="003D618C">
        <w:fldChar w:fldCharType="begin">
          <w:fldData xml:space="preserve">PEVuZE5vdGU+PENpdGU+PEF1dGhvcj5XYWx0ZXJzPC9BdXRob3I+PFllYXI+MjAwODwvWWVhcj48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</w:fldData>
        </w:fldChar>
      </w:r>
      <w:r w:rsidR="003D618C">
        <w:instrText xml:space="preserve"> ADDIN EN.CITE.DATA </w:instrText>
      </w:r>
      <w:r w:rsidR="003D618C">
        <w:fldChar w:fldCharType="end"/>
      </w:r>
      <w:r w:rsidR="003D618C">
        <w:fldChar w:fldCharType="separate"/>
      </w:r>
      <w:r w:rsidR="003D618C">
        <w:rPr>
          <w:noProof/>
        </w:rPr>
        <w:t>(8-10)</w:t>
      </w:r>
      <w:r w:rsidR="003D618C">
        <w:fldChar w:fldCharType="end"/>
      </w:r>
      <w:r w:rsidRPr="00660ED8">
        <w:t xml:space="preserve">.  Even when patients do undergo spirometry the diagnosis is frequently incorrect </w:t>
      </w:r>
      <w:r w:rsidR="003D618C">
        <w:fldChar w:fldCharType="begin">
          <w:fldData xml:space="preserve">PEVuZE5vdGU+PENpdGUgRXhjbHVkZVllYXI9IjEiPjxBdXRob3I+TWlyYXZpdGxsZXM8L0F1dGhv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</w:fldData>
        </w:fldChar>
      </w:r>
      <w:r w:rsidR="003D618C">
        <w:instrText xml:space="preserve"> ADDIN EN.CITE </w:instrText>
      </w:r>
      <w:r w:rsidR="003D618C">
        <w:fldChar w:fldCharType="begin">
          <w:fldData xml:space="preserve">PEVuZE5vdGU+PENpdGUgRXhjbHVkZVllYXI9IjEiPjxBdXRob3I+TWlyYXZpdGxsZXM8L0F1dGhv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</w:fldData>
        </w:fldChar>
      </w:r>
      <w:r w:rsidR="003D618C">
        <w:instrText xml:space="preserve"> ADDIN EN.CITE.DATA </w:instrText>
      </w:r>
      <w:r w:rsidR="003D618C">
        <w:fldChar w:fldCharType="end"/>
      </w:r>
      <w:r w:rsidR="003D618C">
        <w:fldChar w:fldCharType="separate"/>
      </w:r>
      <w:r w:rsidR="003D618C">
        <w:rPr>
          <w:noProof/>
        </w:rPr>
        <w:t>(9, 10)</w:t>
      </w:r>
      <w:r w:rsidR="003D618C">
        <w:fldChar w:fldCharType="end"/>
      </w:r>
      <w:r>
        <w:t>.  I</w:t>
      </w:r>
      <w:r w:rsidRPr="00660ED8">
        <w:t xml:space="preserve">n an Australian study only 58% of patients with a doctor diagnosis of COPD were found to </w:t>
      </w:r>
      <w:r>
        <w:t>meet the GOLD Stage II spirometric criteria for COPD</w:t>
      </w:r>
      <w:r w:rsidRPr="00660ED8">
        <w:t xml:space="preserve"> </w:t>
      </w:r>
      <w:r w:rsidR="003D618C">
        <w:fldChar w:fldCharType="begin"/>
      </w:r>
      <w:r w:rsidR="003D618C">
        <w:instrText xml:space="preserve"> ADDIN EN.CITE &lt;EndNote&gt;&lt;Cite&gt;&lt;Author&gt;Nicholas A Zwar&lt;/Author&gt;&lt;Year&gt;2012&lt;/Year&gt;&lt;RecNum&gt;720&lt;/RecNum&gt;&lt;DisplayText&gt;(11)&lt;/DisplayText&gt;&lt;record&gt;&lt;rec-number&gt;720&lt;/rec-number&gt;&lt;foreign-keys&gt;&lt;key app="EN" db-id="xr2f9trvh2vdpoexpxop5ps60vxf5s09fxd2" timestamp="0"&gt;720&lt;/key&gt;&lt;/foreign-keys&gt;&lt;ref-type name="Journal Article"&gt;17&lt;/ref-type&gt;&lt;contributors&gt;&lt;authors&gt;&lt;author&gt;Nicholas A Zwar,&lt;/author&gt;&lt;author&gt;Oshana Hermiz,&lt;/author&gt;&lt;author&gt;Elizabeth Comino,&lt;/author&gt;&lt;author&gt;Sandy Middleton,&lt;/author&gt;&lt;author&gt;Sanjyot Vagholkar,&lt;/author&gt;&lt;author&gt;Wei Xuan,&lt;/author&gt;&lt;author&gt;Stephen F Wilson,&lt;/author&gt;&lt;author&gt;Guy B Marks,&lt;/author&gt;&lt;/authors&gt;&lt;/contributors&gt;&lt;titles&gt;&lt;title&gt;Care of patients with a diagnosis of chronic obstructive pulmonary disease: a cluster randomised controlled trial&lt;/title&gt;&lt;secondary-title&gt;MJA&lt;/secondary-title&gt;&lt;/titles&gt;&lt;pages&gt;394-398&lt;/pages&gt;&lt;volume&gt;197&lt;/volume&gt;&lt;number&gt;7&lt;/number&gt;&lt;dates&gt;&lt;year&gt;2012&lt;/year&gt;&lt;/dates&gt;&lt;urls&gt;&lt;/urls&gt;&lt;/record&gt;&lt;/Cite&gt;&lt;/EndNote&gt;</w:instrText>
      </w:r>
      <w:r w:rsidR="003D618C">
        <w:fldChar w:fldCharType="separate"/>
      </w:r>
      <w:r w:rsidR="003D618C">
        <w:rPr>
          <w:noProof/>
        </w:rPr>
        <w:t>(11)</w:t>
      </w:r>
      <w:r w:rsidR="003D618C">
        <w:fldChar w:fldCharType="end"/>
      </w:r>
      <w:r w:rsidRPr="00660ED8">
        <w:t xml:space="preserve">.  Initial </w:t>
      </w:r>
      <w:r w:rsidRPr="00660ED8">
        <w:lastRenderedPageBreak/>
        <w:t xml:space="preserve">results from </w:t>
      </w:r>
      <w:r>
        <w:t>our</w:t>
      </w:r>
      <w:r w:rsidRPr="00660ED8">
        <w:t xml:space="preserve"> PELCIAN study have shown that GPs and </w:t>
      </w:r>
      <w:r>
        <w:t>practice nurses</w:t>
      </w:r>
      <w:r w:rsidRPr="00660ED8">
        <w:t xml:space="preserve"> misinterpreted the spirometry in 30% of cases (unpublished data).</w:t>
      </w:r>
      <w:r>
        <w:t xml:space="preserve">  A recent Australian study explored the use of the COPD Diagnostic Questionnaire (CDQ) as a screening tool for spirometry to improve the diagnostic accuracy.  A cut-off of 14.5 on the CDQ had a 96% negative predictive value for confirmation of COPD on spirometry </w:t>
      </w:r>
      <w:r w:rsidR="003D618C">
        <w:fldChar w:fldCharType="begin"/>
      </w:r>
      <w:r w:rsidR="003D618C">
        <w:instrText xml:space="preserve"> ADDIN EN.CITE &lt;EndNote&gt;&lt;Cite&gt;&lt;Author&gt;Stanley&lt;/Author&gt;&lt;Year&gt;2014&lt;/Year&gt;&lt;RecNum&gt;916&lt;/RecNum&gt;&lt;DisplayText&gt;(12)&lt;/DisplayText&gt;&lt;record&gt;&lt;rec-number&gt;916&lt;/rec-number&gt;&lt;foreign-keys&gt;&lt;key app="EN" db-id="xr2f9trvh2vdpoexpxop5ps60vxf5s09fxd2" timestamp="0"&gt;916&lt;/key&gt;&lt;/foreign-keys&gt;&lt;ref-type name="Journal Article"&gt;17&lt;/ref-type&gt;&lt;contributors&gt;&lt;authors&gt;&lt;author&gt;Stanley, Anthony J.&lt;/author&gt;&lt;author&gt;Hasan, Iqbal&lt;/author&gt;&lt;author&gt;Crockett, Alan J.&lt;/author&gt;&lt;author&gt;van Schayck, Onno C. P.&lt;/author&gt;&lt;author&gt;Zwar, Nicholas A.&lt;/author&gt;&lt;/authors&gt;&lt;/contributors&gt;&lt;titles&gt;&lt;title&gt;COPD Diagnostic Questionnaire (CDQ) for selecting at-risk patients for spirometry: a cross-sectional study in Australian general practice&lt;/title&gt;&lt;secondary-title&gt;Npj Primary Care Respiratory Medicine&lt;/secondary-title&gt;&lt;/titles&gt;&lt;volume&gt;24&lt;/volume&gt;&lt;dates&gt;&lt;year&gt;2014&lt;/year&gt;&lt;pub-dates&gt;&lt;date&gt;07/10/online&lt;/date&gt;&lt;/pub-dates&gt;&lt;/dates&gt;&lt;publisher&gt;Primary Care Respiratory Society UK/Macmillan Publishers Limited&lt;/publisher&gt;&lt;work-type&gt;Article&lt;/work-type&gt;&lt;urls&gt;&lt;related-urls&gt;&lt;url&gt;http://dx.doi.org/10.1038/npjpcrm.2014.24&lt;/url&gt;&lt;/related-urls&gt;&lt;/urls&gt;&lt;electronic-resource-num&gt;10.1038/npjpcrm.2014.24&lt;/electronic-resource-num&gt;&lt;/record&gt;&lt;/Cite&gt;&lt;/EndNote&gt;</w:instrText>
      </w:r>
      <w:r w:rsidR="003D618C">
        <w:fldChar w:fldCharType="separate"/>
      </w:r>
      <w:r w:rsidR="003D618C">
        <w:rPr>
          <w:noProof/>
        </w:rPr>
        <w:t>(12)</w:t>
      </w:r>
      <w:r w:rsidR="003D618C">
        <w:fldChar w:fldCharType="end"/>
      </w:r>
      <w:r>
        <w:t>.  This suggests that the CDQ could be used as a first screen to identify those patients who require spirometry to confirm the diagnosis of COPD.</w:t>
      </w:r>
    </w:p>
    <w:p w14:paraId="3B894160" w14:textId="77777777" w:rsidR="0050275A" w:rsidRPr="0050275A" w:rsidRDefault="0050275A" w:rsidP="0050275A">
      <w:pPr>
        <w:jc w:val="both"/>
        <w:rPr>
          <w:b/>
          <w:i/>
        </w:rPr>
      </w:pPr>
      <w:r w:rsidRPr="0050275A">
        <w:rPr>
          <w:b/>
          <w:i/>
        </w:rPr>
        <w:t>Referral to pulmonary rehabilitation is suboptimal</w:t>
      </w:r>
    </w:p>
    <w:p w14:paraId="1B9DCFFA" w14:textId="12A30032" w:rsidR="0050275A" w:rsidRDefault="0050275A" w:rsidP="0050275A">
      <w:pPr>
        <w:jc w:val="both"/>
      </w:pPr>
      <w:r>
        <w:t xml:space="preserve">The </w:t>
      </w:r>
      <w:r w:rsidRPr="00F46237">
        <w:rPr>
          <w:i/>
        </w:rPr>
        <w:t>COPD-X Guidelines</w:t>
      </w:r>
      <w:r>
        <w:t xml:space="preserve"> recommend pulmonary rehabilitation as a cost-effective way of improving exercise capacity and quality of life for people with COPD </w:t>
      </w:r>
      <w:r w:rsidR="003D618C">
        <w:fldChar w:fldCharType="begin"/>
      </w:r>
      <w:r w:rsidR="003D618C">
        <w:instrText xml:space="preserve"> ADDIN EN.CITE &lt;EndNote&gt;&lt;Cite&gt;&lt;Author&gt;Michael Abramson&lt;/Author&gt;&lt;Year&gt;2014&lt;/Year&gt;&lt;RecNum&gt;889&lt;/RecNum&gt;&lt;DisplayText&gt;(3)&lt;/DisplayText&gt;&lt;record&gt;&lt;rec-number&gt;889&lt;/rec-number&gt;&lt;foreign-keys&gt;&lt;key app="EN" db-id="xr2f9trvh2vdpoexpxop5ps60vxf5s09fxd2" timestamp="0"&gt;889&lt;/key&gt;&lt;/foreign-keys&gt;&lt;ref-type name="Journal Article"&gt;17&lt;/ref-type&gt;&lt;contributors&gt;&lt;authors&gt;&lt;author&gt;Michael Abramson,&lt;/author&gt;&lt;author&gt;Alan J Crockett,&lt;/author&gt;&lt;author&gt;Eli Dabscheck,&lt;/author&gt;&lt;author&gt;Peter A Frith,&lt;/author&gt;&lt;author&gt;Johnson George,&lt;/author&gt;&lt;author&gt;Nicholas Glasgow,&lt;/author&gt;&lt;author&gt;Sue Jenkins,&lt;/author&gt;&lt;author&gt;Christine McDonald,&lt;/author&gt;&lt;author&gt;Vanessa McDonald,&lt;/author&gt;&lt;author&gt;David K McKenzie,&lt;/author&gt;&lt;author&gt;Richard Wood-Baker,&lt;/author&gt;&lt;author&gt;Ian Yang,&lt;/author&gt;&lt;author&gt;Nick Zwar,&lt;/author&gt;&lt;author&gt;on behalf of Lung Foundation Australia and the Thoracic So ciety of Australia and New Zealand,&lt;/author&gt;&lt;/authors&gt;&lt;/contributors&gt;&lt;titles&gt;&lt;title&gt;The COPD-X Plan: Australian and New Zealand Guidelines for the management of Chronic Obstructive Pulmonary Disease &lt;/title&gt;&lt;/titles&gt;&lt;volume&gt;V2.38&lt;/volume&gt;&lt;dates&gt;&lt;year&gt;2014&lt;/year&gt;&lt;pub-dates&gt;&lt;date&gt;June 2014&lt;/date&gt;&lt;/pub-dates&gt;&lt;/dates&gt;&lt;urls&gt;&lt;/urls&gt;&lt;/record&gt;&lt;/Cite&gt;&lt;/EndNote&gt;</w:instrText>
      </w:r>
      <w:r w:rsidR="003D618C">
        <w:fldChar w:fldCharType="separate"/>
      </w:r>
      <w:r w:rsidR="003D618C">
        <w:rPr>
          <w:noProof/>
        </w:rPr>
        <w:t>(3)</w:t>
      </w:r>
      <w:r w:rsidR="003D618C">
        <w:fldChar w:fldCharType="end"/>
      </w:r>
      <w:r>
        <w:t xml:space="preserve">, yet repeated surveys have shown that referrals to pulmonary rehabilitation from both hospitals </w:t>
      </w:r>
      <w:r w:rsidR="003D618C">
        <w:fldChar w:fldCharType="begin"/>
      </w:r>
      <w:r w:rsidR="003D618C">
        <w:instrText xml:space="preserve"> ADDIN EN.CITE &lt;EndNote&gt;&lt;Cite&gt;&lt;Author&gt;Jones&lt;/Author&gt;&lt;Year&gt;2014&lt;/Year&gt;&lt;RecNum&gt;825&lt;/RecNum&gt;&lt;DisplayText&gt;(13)&lt;/DisplayText&gt;&lt;record&gt;&lt;rec-number&gt;825&lt;/rec-number&gt;&lt;foreign-keys&gt;&lt;key app="EN" db-id="xr2f9trvh2vdpoexpxop5ps60vxf5s09fxd2" timestamp="0"&gt;825&lt;/key&gt;&lt;/foreign-keys&gt;&lt;ref-type name="Journal Article"&gt;17&lt;/ref-type&gt;&lt;contributors&gt;&lt;authors&gt;&lt;author&gt;Jones, Sarah E&lt;/author&gt;&lt;author&gt;Green, Stuart A&lt;/author&gt;&lt;author&gt;Clark, Amy L&lt;/author&gt;&lt;author&gt;Dickson, Mandy J&lt;/author&gt;&lt;author&gt;Nolan, Ann-Marie&lt;/author&gt;&lt;author&gt;Moloney, Clare&lt;/author&gt;&lt;author&gt;Kon, Samantha S C&lt;/author&gt;&lt;author&gt;Kamal, Faisal&lt;/author&gt;&lt;author&gt;Godden, Joy&lt;/author&gt;&lt;author&gt;Howe, Cathy&lt;/author&gt;&lt;author&gt;Bell, Derek&lt;/author&gt;&lt;author&gt;Fleming, Sharon&lt;/author&gt;&lt;author&gt;Haselden, B Mimi&lt;/author&gt;&lt;author&gt;Man, William D-C&lt;/author&gt;&lt;/authors&gt;&lt;/contributors&gt;&lt;titles&gt;&lt;title&gt;Pulmonary rehabilitation following hospitalisation for acute exacerbation of COPD: referrals, uptake and adherence&lt;/title&gt;&lt;secondary-title&gt;Thorax&lt;/secondary-title&gt;&lt;/titles&gt;&lt;pages&gt;181-182&lt;/pages&gt;&lt;volume&gt;69&lt;/volume&gt;&lt;number&gt;2&lt;/number&gt;&lt;dates&gt;&lt;year&gt;2014&lt;/year&gt;&lt;pub-dates&gt;&lt;date&gt;February 1, 2014&lt;/date&gt;&lt;/pub-dates&gt;&lt;/dates&gt;&lt;urls&gt;&lt;related-urls&gt;&lt;url&gt;http://thorax.bmj.com/content/69/2/181.abstract&lt;/url&gt;&lt;/related-urls&gt;&lt;/urls&gt;&lt;electronic-resource-num&gt;10.1136/thoraxjnl-2013-204227&lt;/electronic-resource-num&gt;&lt;/record&gt;&lt;/Cite&gt;&lt;/EndNote&gt;</w:instrText>
      </w:r>
      <w:r w:rsidR="003D618C">
        <w:fldChar w:fldCharType="separate"/>
      </w:r>
      <w:r w:rsidR="003D618C">
        <w:rPr>
          <w:noProof/>
        </w:rPr>
        <w:t>(13)</w:t>
      </w:r>
      <w:r w:rsidR="003D618C">
        <w:fldChar w:fldCharType="end"/>
      </w:r>
      <w:r>
        <w:t xml:space="preserve"> and primary care </w:t>
      </w:r>
      <w:r w:rsidR="003D618C">
        <w:fldChar w:fldCharType="begin">
          <w:fldData xml:space="preserve">PEVuZE5vdGU+PENpdGU+PEF1dGhvcj5Kb2huc3RvbjwvQXV0aG9yPjxZZWFyPjIwMTM8L1llYXI+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</w:fldData>
        </w:fldChar>
      </w:r>
      <w:r w:rsidR="003D618C">
        <w:instrText xml:space="preserve"> ADDIN EN.CITE </w:instrText>
      </w:r>
      <w:r w:rsidR="003D618C">
        <w:fldChar w:fldCharType="begin">
          <w:fldData xml:space="preserve">PEVuZE5vdGU+PENpdGU+PEF1dGhvcj5Kb2huc3RvbjwvQXV0aG9yPjxZZWFyPjIwMTM8L1llYXI+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</w:fldData>
        </w:fldChar>
      </w:r>
      <w:r w:rsidR="003D618C">
        <w:instrText xml:space="preserve"> ADDIN EN.CITE.DATA </w:instrText>
      </w:r>
      <w:r w:rsidR="003D618C">
        <w:fldChar w:fldCharType="end"/>
      </w:r>
      <w:r w:rsidR="003D618C">
        <w:fldChar w:fldCharType="separate"/>
      </w:r>
      <w:r w:rsidR="003D618C">
        <w:rPr>
          <w:noProof/>
        </w:rPr>
        <w:t>(14, 15)</w:t>
      </w:r>
      <w:r w:rsidR="003D618C">
        <w:fldChar w:fldCharType="end"/>
      </w:r>
      <w:r>
        <w:t xml:space="preserve"> are low.  The low referral rates may be due to a lack of capacity in the health system to adequately provide pulmonary rehabilitation, especially in rural and remote areas </w:t>
      </w:r>
      <w:r w:rsidR="003D618C">
        <w:fldChar w:fldCharType="begin"/>
      </w:r>
      <w:r w:rsidR="003D618C">
        <w:instrText xml:space="preserve"> ADDIN EN.CITE &lt;EndNote&gt;&lt;Cite&gt;&lt;Author&gt;The Australian Lung Foundation&lt;/Author&gt;&lt;Year&gt;2008&lt;/Year&gt;&lt;RecNum&gt;830&lt;/RecNum&gt;&lt;DisplayText&gt;(16)&lt;/DisplayText&gt;&lt;record&gt;&lt;rec-number&gt;830&lt;/rec-number&gt;&lt;foreign-keys&gt;&lt;key app="EN" db-id="xr2f9trvh2vdpoexpxop5ps60vxf5s09fxd2" timestamp="0"&gt;830&lt;/key&gt;&lt;/foreign-keys&gt;&lt;ref-type name="Report"&gt;27&lt;/ref-type&gt;&lt;contributors&gt;&lt;authors&gt;&lt;author&gt;The Australian Lung Foundation,&lt;/author&gt;&lt;/authors&gt;&lt;/contributors&gt;&lt;titles&gt;&lt;title&gt;Improving access to proven self-management therapies for effective chronic disease management. Pulmonary rehabilitation: an Illustration.&lt;/title&gt;&lt;/titles&gt;&lt;dates&gt;&lt;year&gt;2008&lt;/year&gt;&lt;/dates&gt;&lt;urls&gt;&lt;/urls&gt;&lt;/record&gt;&lt;/Cite&gt;&lt;Cite&gt;&lt;Author&gt;The Australian Lung Foundation&lt;/Author&gt;&lt;Year&gt;2008&lt;/Year&gt;&lt;RecNum&gt;830&lt;/RecNum&gt;&lt;record&gt;&lt;rec-number&gt;830&lt;/rec-number&gt;&lt;foreign-keys&gt;&lt;key app="EN" db-id="xr2f9trvh2vdpoexpxop5ps60vxf5s09fxd2" timestamp="0"&gt;830&lt;/key&gt;&lt;/foreign-keys&gt;&lt;ref-type name="Report"&gt;27&lt;/ref-type&gt;&lt;contributors&gt;&lt;authors&gt;&lt;author&gt;The Australian Lung Foundation,&lt;/author&gt;&lt;/authors&gt;&lt;/contributors&gt;&lt;titles&gt;&lt;title&gt;Improving access to proven self-management therapies for effective chronic disease management. Pulmonary rehabilitation: an Illustration.&lt;/title&gt;&lt;/titles&gt;&lt;dates&gt;&lt;year&gt;2008&lt;/year&gt;&lt;/dates&gt;&lt;urls&gt;&lt;/urls&gt;&lt;/record&gt;&lt;/Cite&gt;&lt;/EndNote&gt;</w:instrText>
      </w:r>
      <w:r w:rsidR="003D618C">
        <w:fldChar w:fldCharType="separate"/>
      </w:r>
      <w:r w:rsidR="003D618C">
        <w:rPr>
          <w:noProof/>
        </w:rPr>
        <w:t>(16)</w:t>
      </w:r>
      <w:r w:rsidR="003D618C">
        <w:fldChar w:fldCharType="end"/>
      </w:r>
      <w:r>
        <w:t xml:space="preserve">, however, some may be because of poor understanding of the potential benefits.  A qualitative study exploring reasons for low rates of pulmonary rehabilitation referral in Australian general practice </w:t>
      </w:r>
      <w:r w:rsidR="003D618C">
        <w:fldChar w:fldCharType="begin"/>
      </w:r>
      <w:r w:rsidR="003D618C">
        <w:instrText xml:space="preserve"> ADDIN EN.CITE &lt;EndNote&gt;&lt;Cite&gt;&lt;Author&gt;Johnston&lt;/Author&gt;&lt;Year&gt;2013&lt;/Year&gt;&lt;RecNum&gt;806&lt;/RecNum&gt;&lt;DisplayText&gt;(14)&lt;/DisplayText&gt;&lt;record&gt;&lt;rec-number&gt;806&lt;/rec-number&gt;&lt;foreign-keys&gt;&lt;key app="EN" db-id="xr2f9trvh2vdpoexpxop5ps60vxf5s09fxd2" timestamp="0"&gt;806&lt;/key&gt;&lt;/foreign-keys&gt;&lt;ref-type name="Journal Article"&gt;17&lt;/ref-type&gt;&lt;contributors&gt;&lt;authors&gt;&lt;author&gt;Johnston, Kylie N.&lt;/author&gt;&lt;author&gt;Young, Mary&lt;/author&gt;&lt;author&gt;Grimmer, Karen A.&lt;/author&gt;&lt;author&gt;Antic, Ral&lt;/author&gt;&lt;author&gt;Frith, Peter A.&lt;/author&gt;&lt;/authors&gt;&lt;/contributors&gt;&lt;titles&gt;&lt;title&gt;Barriers to, and facilitators for, referral to pulmonary rehabilitation in COPD patients from the perspective of Australian general practitioners: a qualitative study&lt;/title&gt;&lt;secondary-title&gt;Primary Care Respiratory Journal&lt;/secondary-title&gt;&lt;/titles&gt;&lt;pages&gt;319-324&lt;/pages&gt;&lt;volume&gt;22&lt;/volume&gt;&lt;number&gt;3&lt;/number&gt;&lt;keywords&gt;&lt;keyword&gt;chronic obstructive pulmonary disease&lt;/keyword&gt;&lt;keyword&gt;primary care&lt;/keyword&gt;&lt;keyword&gt;pulmonary rehabilitation&lt;/keyword&gt;&lt;keyword&gt;barriers&lt;/keyword&gt;&lt;keyword&gt;qualitative research&lt;/keyword&gt;&lt;/keywords&gt;&lt;dates&gt;&lt;year&gt;2013&lt;/year&gt;&lt;pub-dates&gt;&lt;date&gt;09//&lt;/date&gt;&lt;/pub-dates&gt;&lt;/dates&gt;&lt;isbn&gt;1471-4418&lt;/isbn&gt;&lt;urls&gt;&lt;related-urls&gt;&lt;url&gt;http://www.thepcrj.org/journ/view_article.php?article_id=1046&lt;/url&gt;&lt;/related-urls&gt;&lt;/urls&gt;&lt;electronic-resource-num&gt;10.4104/pcrj.2013.00062&lt;/electronic-resource-num&gt;&lt;/record&gt;&lt;/Cite&gt;&lt;/EndNote&gt;</w:instrText>
      </w:r>
      <w:r w:rsidR="003D618C">
        <w:fldChar w:fldCharType="separate"/>
      </w:r>
      <w:r w:rsidR="003D618C">
        <w:rPr>
          <w:noProof/>
        </w:rPr>
        <w:t>(14)</w:t>
      </w:r>
      <w:r w:rsidR="003D618C">
        <w:fldChar w:fldCharType="end"/>
      </w:r>
      <w:r>
        <w:t xml:space="preserve"> found many of the GPs interviewed were unfamiliar with the evidence for pulmonary rehabilitation and its effectiveness in the management of COPD.  They were unaware of programs in the local area and how to refer to them. Once referred to pulmonary rehabilitation many patients did not attend.</w:t>
      </w:r>
      <w:r w:rsidR="003D618C">
        <w:fldChar w:fldCharType="begin"/>
      </w:r>
      <w:r w:rsidR="003D618C">
        <w:instrText xml:space="preserve"> ADDIN EN.CITE &lt;EndNote&gt;&lt;Cite&gt;&lt;Author&gt;Keating&lt;/Author&gt;&lt;Year&gt;2011&lt;/Year&gt;&lt;RecNum&gt;812&lt;/RecNum&gt;&lt;DisplayText&gt;(17)&lt;/DisplayText&gt;&lt;record&gt;&lt;rec-number&gt;812&lt;/rec-number&gt;&lt;foreign-keys&gt;&lt;key app="EN" db-id="xr2f9trvh2vdpoexpxop5ps60vxf5s09fxd2" timestamp="0"&gt;812&lt;/key&gt;&lt;/foreign-keys&gt;&lt;ref-type name="Journal Article"&gt;17&lt;/ref-type&gt;&lt;contributors&gt;&lt;authors&gt;&lt;author&gt;Keating, Andrew&lt;/author&gt;&lt;author&gt;Lee, Annemarie&lt;/author&gt;&lt;author&gt;Holland, Anne E&lt;/author&gt;&lt;/authors&gt;&lt;/contributors&gt;&lt;titles&gt;&lt;title&gt;What prevents people with chronic obstructive pulmonary disease from attending pulmonary rehabilitation? A systematic review&lt;/title&gt;&lt;secondary-title&gt;Chronic Respiratory Disease&lt;/secondary-title&gt;&lt;/titles&gt;&lt;pages&gt;89-99&lt;/pages&gt;&lt;volume&gt;8&lt;/volume&gt;&lt;number&gt;2&lt;/number&gt;&lt;dates&gt;&lt;year&gt;2011&lt;/year&gt;&lt;pub-dates&gt;&lt;date&gt;May 1, 2011&lt;/date&gt;&lt;/pub-dates&gt;&lt;/dates&gt;&lt;urls&gt;&lt;related-urls&gt;&lt;url&gt;http://crd.sagepub.com/content/8/2/89.abstract&lt;/url&gt;&lt;/related-urls&gt;&lt;/urls&gt;&lt;electronic-resource-num&gt;10.1177/1479972310393756&lt;/electronic-resource-num&gt;&lt;/record&gt;&lt;/Cite&gt;&lt;/EndNote&gt;</w:instrText>
      </w:r>
      <w:r w:rsidR="003D618C">
        <w:fldChar w:fldCharType="separate"/>
      </w:r>
      <w:r w:rsidR="003D618C">
        <w:rPr>
          <w:noProof/>
        </w:rPr>
        <w:t>(17)</w:t>
      </w:r>
      <w:r w:rsidR="003D618C">
        <w:fldChar w:fldCharType="end"/>
      </w:r>
      <w:r>
        <w:t xml:space="preserve">  Some of the reasons given for non-attendance were related to access (travel and parking) but three studies described the influence of the GP </w:t>
      </w:r>
      <w:r w:rsidR="003D618C">
        <w:fldChar w:fldCharType="begin">
          <w:fldData xml:space="preserve">PEVuZE5vdGU+PENpdGU+PEF1dGhvcj5GaXNjaGVyPC9BdXRob3I+PFllYXI+MjAwNzwvWWVhcj48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</w:fldData>
        </w:fldChar>
      </w:r>
      <w:r w:rsidR="003D618C">
        <w:instrText xml:space="preserve"> ADDIN EN.CITE </w:instrText>
      </w:r>
      <w:r w:rsidR="003D618C">
        <w:fldChar w:fldCharType="begin">
          <w:fldData xml:space="preserve">PEVuZE5vdGU+PENpdGU+PEF1dGhvcj5GaXNjaGVyPC9BdXRob3I+PFllYXI+MjAwNzwvWWVhcj48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</w:fldData>
        </w:fldChar>
      </w:r>
      <w:r w:rsidR="003D618C">
        <w:instrText xml:space="preserve"> ADDIN EN.CITE.DATA </w:instrText>
      </w:r>
      <w:r w:rsidR="003D618C">
        <w:fldChar w:fldCharType="end"/>
      </w:r>
      <w:r w:rsidR="003D618C">
        <w:fldChar w:fldCharType="separate"/>
      </w:r>
      <w:r w:rsidR="003D618C">
        <w:rPr>
          <w:noProof/>
        </w:rPr>
        <w:t>(18-20)</w:t>
      </w:r>
      <w:r w:rsidR="003D618C">
        <w:fldChar w:fldCharType="end"/>
      </w:r>
      <w:r>
        <w:t>, with the patient less likely to attend pulmonary rehabilitation when the doctor seemed unsure.</w:t>
      </w:r>
    </w:p>
    <w:p w14:paraId="104063F8" w14:textId="73B988D9" w:rsidR="0050275A" w:rsidRDefault="0050275A" w:rsidP="0050275A">
      <w:pPr>
        <w:jc w:val="both"/>
      </w:pPr>
      <w:r>
        <w:t xml:space="preserve">A recent narrative review exploring strategies for improving the management of COPD in primary care found little evidence for the effectiveness of both GPs with a special interest in respiratory medicine or practice nurse COPD clinics at improving outcomes for people with COPD; and recommend further primary-care based trials to explore alternate strategies </w:t>
      </w:r>
      <w:r w:rsidR="003D618C">
        <w:fldChar w:fldCharType="begin"/>
      </w:r>
      <w:r w:rsidR="003D618C">
        <w:instrText xml:space="preserve"> ADDIN EN.CITE &lt;EndNote&gt;&lt;Cite&gt;&lt;Author&gt;Josephine M Cranston&lt;/Author&gt;&lt;Year&gt;2008&lt;/Year&gt;&lt;RecNum&gt;615&lt;/RecNum&gt;&lt;DisplayText&gt;(21)&lt;/DisplayText&gt;&lt;record&gt;&lt;rec-number&gt;615&lt;/rec-number&gt;&lt;foreign-keys&gt;&lt;key app="EN" db-id="xr2f9trvh2vdpoexpxop5ps60vxf5s09fxd2" timestamp="0"&gt;615&lt;/key&gt;&lt;/foreign-keys&gt;&lt;ref-type name="Journal Article"&gt;17&lt;/ref-type&gt;&lt;contributors&gt;&lt;authors&gt;&lt;author&gt;Josephine M Cranston,&lt;/author&gt;&lt;author&gt;Alan J Crockett,&lt;/author&gt;&lt;author&gt;John R Moss,&lt;/author&gt;&lt;author&gt;Robert W Pegram,&lt;/author&gt;&lt;author&gt;Nigel P Stocks,&lt;/author&gt;&lt;/authors&gt;&lt;/contributors&gt;&lt;titles&gt;&lt;title&gt;Models of chronic disease management in primary care for patients with mild-to-moderate asthma or COPD: a narrative review&lt;/title&gt;&lt;secondary-title&gt;MJA&lt;/secondary-title&gt;&lt;/titles&gt;&lt;pages&gt;S50-S52&lt;/pages&gt;&lt;volume&gt;188&lt;/volume&gt;&lt;number&gt;8 Suppl&lt;/number&gt;&lt;dates&gt;&lt;year&gt;2008&lt;/year&gt;&lt;/dates&gt;&lt;urls&gt;&lt;/urls&gt;&lt;/record&gt;&lt;/Cite&gt;&lt;/EndNote&gt;</w:instrText>
      </w:r>
      <w:r w:rsidR="003D618C">
        <w:fldChar w:fldCharType="separate"/>
      </w:r>
      <w:r w:rsidR="003D618C">
        <w:rPr>
          <w:noProof/>
        </w:rPr>
        <w:t>(21)</w:t>
      </w:r>
      <w:r w:rsidR="003D618C">
        <w:fldChar w:fldCharType="end"/>
      </w:r>
      <w:r>
        <w:t>.</w:t>
      </w:r>
      <w:r w:rsidR="00602363">
        <w:t xml:space="preserve">  A randomised controlled trial published since this review found no difference between GP and nurse partnership approach to management of newly diagnosed COPD compared to usual care </w:t>
      </w:r>
      <w:r w:rsidR="003D618C">
        <w:fldChar w:fldCharType="begin"/>
      </w:r>
      <w:r w:rsidR="003D618C">
        <w:instrText xml:space="preserve"> ADDIN EN.CITE &lt;EndNote&gt;&lt;Cite&gt;&lt;Author&gt;Zwar&lt;/Author&gt;&lt;Year&gt;2016&lt;/Year&gt;&lt;RecNum&gt;181&lt;/RecNum&gt;&lt;DisplayText&gt;(22)&lt;/DisplayText&gt;&lt;record&gt;&lt;rec-number&gt;181&lt;/rec-number&gt;&lt;foreign-keys&gt;&lt;key app="EN" db-id="s09eww0dcpezxpefv57xzxw12p2v5dvvw9zs" timestamp="1468969370"&gt;181&lt;/key&gt;&lt;/foreign-keys&gt;&lt;ref-type name="Journal Article"&gt;17&lt;/ref-type&gt;&lt;contributors&gt;&lt;authors&gt;&lt;author&gt;Zwar, Nicholas&lt;/author&gt;&lt;author&gt;Bunker, Jeremy&lt;/author&gt;&lt;author&gt;Reddel, Helen&lt;/author&gt;&lt;author&gt;Dennis, Sarah&lt;/author&gt;&lt;author&gt;Middleton, Sandy&lt;/author&gt;&lt;author&gt;van Schayck, Onno&lt;/author&gt;&lt;author&gt;Crockett, Alan&lt;/author&gt;&lt;author&gt;Hasan, Iqbal&lt;/author&gt;&lt;author&gt;Hermiz, Oshana&lt;/author&gt;&lt;author&gt;Vagholkar, Sanjyot&lt;/author&gt;&lt;author&gt;Xuan, Wei&lt;/author&gt;&lt;author&gt;Marks, Guy&lt;/author&gt;&lt;/authors&gt;&lt;/contributors&gt;&lt;titles&gt;&lt;title&gt;Early intervention for chronic obstructive pulmonary disease by practice nurse and GP teams: a cluster randomised trial&lt;/title&gt;&lt;secondary-title&gt;Family Practice&lt;/secondary-title&gt;&lt;/titles&gt;&lt;periodical&gt;&lt;full-title&gt;Family Practice&lt;/full-title&gt;&lt;/periodical&gt;&lt;dates&gt;&lt;year&gt;2016&lt;/year&gt;&lt;pub-dates&gt;&lt;date&gt;19-Jul-2016&lt;/date&gt;&lt;/pub-dates&gt;&lt;/dates&gt;&lt;urls&gt;&lt;/urls&gt;&lt;/record&gt;&lt;/Cite&gt;&lt;/EndNote&gt;</w:instrText>
      </w:r>
      <w:r w:rsidR="003D618C">
        <w:fldChar w:fldCharType="separate"/>
      </w:r>
      <w:r w:rsidR="003D618C">
        <w:rPr>
          <w:noProof/>
        </w:rPr>
        <w:t>(22)</w:t>
      </w:r>
      <w:r w:rsidR="003D618C">
        <w:fldChar w:fldCharType="end"/>
      </w:r>
      <w:r w:rsidR="00602363">
        <w:t xml:space="preserve"> and that some of the nurses lacked confidence in the management of COPD in spite of additional training </w:t>
      </w:r>
      <w:r w:rsidR="003D618C">
        <w:fldChar w:fldCharType="begin"/>
      </w:r>
      <w:r w:rsidR="003D618C">
        <w:instrText xml:space="preserve"> ADDIN EN.CITE &lt;EndNote&gt;&lt;Cite&gt;&lt;Author&gt;Sarah Dennis&lt;/Author&gt;&lt;Year&gt;2016&lt;/Year&gt;&lt;RecNum&gt;188&lt;/RecNum&gt;&lt;DisplayText&gt;(23)&lt;/DisplayText&gt;&lt;record&gt;&lt;rec-number&gt;188&lt;/rec-number&gt;&lt;foreign-keys&gt;&lt;key app="EN" db-id="s09eww0dcpezxpefv57xzxw12p2v5dvvw9zs" timestamp="1473038251"&gt;188&lt;/key&gt;&lt;/foreign-keys&gt;&lt;ref-type name="Journal Article"&gt;17&lt;/ref-type&gt;&lt;contributors&gt;&lt;authors&gt;&lt;author&gt;Sarah Dennis,&lt;/author&gt;&lt;author&gt;Helen Reddel, &lt;/author&gt;&lt;author&gt;Sandy Middleton, &lt;/author&gt;&lt;author&gt;Iqbal Hasan,&lt;/author&gt;&lt;author&gt;Oshana Hermiz,&lt;/author&gt;&lt;author&gt;Rosemary Phillips,&lt;/author&gt;&lt;author&gt;Alan Crockett,&lt;/author&gt;&lt;author&gt;Sanjyot Vagholkar,&lt;/author&gt;&lt;author&gt;Guy Marks,&lt;/author&gt;&lt;author&gt;Nicholas Zwar,&lt;/author&gt;&lt;/authors&gt;&lt;/contributors&gt;&lt;titles&gt;&lt;title&gt;Barriers and outcomes of an evidence based approach to diagnosis and management of chronic obstructive pulmonary disease (COPD) in Australia: a qualitative study&lt;/title&gt;&lt;secondary-title&gt;Family Practice&lt;/secondary-title&gt;&lt;/titles&gt;&lt;periodical&gt;&lt;full-title&gt;Family Practice&lt;/full-title&gt;&lt;/periodical&gt;&lt;dates&gt;&lt;year&gt;2016&lt;/year&gt;&lt;pub-dates&gt;&lt;date&gt;Accepted 02 Sept 2016&lt;/date&gt;&lt;/pub-dates&gt;&lt;/dates&gt;&lt;urls&gt;&lt;/urls&gt;&lt;/record&gt;&lt;/Cite&gt;&lt;/EndNote&gt;</w:instrText>
      </w:r>
      <w:r w:rsidR="003D618C">
        <w:fldChar w:fldCharType="separate"/>
      </w:r>
      <w:r w:rsidR="003D618C">
        <w:rPr>
          <w:noProof/>
        </w:rPr>
        <w:t>(23)</w:t>
      </w:r>
      <w:r w:rsidR="003D618C">
        <w:fldChar w:fldCharType="end"/>
      </w:r>
      <w:r w:rsidR="00602363">
        <w:t>.</w:t>
      </w:r>
    </w:p>
    <w:p w14:paraId="1147D2C6" w14:textId="77777777" w:rsidR="0050275A" w:rsidRPr="0050275A" w:rsidRDefault="0050275A" w:rsidP="0050275A">
      <w:pPr>
        <w:jc w:val="both"/>
        <w:rPr>
          <w:b/>
          <w:bCs/>
          <w:i/>
          <w:iCs/>
        </w:rPr>
      </w:pPr>
      <w:r w:rsidRPr="0050275A">
        <w:rPr>
          <w:b/>
          <w:bCs/>
          <w:i/>
          <w:iCs/>
        </w:rPr>
        <w:t>Physiotherapists are well trained in cardiorespiratory management and increasingly contribute to chronic care management but are underused in primary care</w:t>
      </w:r>
    </w:p>
    <w:p w14:paraId="0B6DB9D1" w14:textId="77777777" w:rsidR="00FE720D" w:rsidRPr="00B11E54" w:rsidRDefault="0050275A" w:rsidP="0050275A">
      <w:pPr>
        <w:spacing w:after="120" w:line="240" w:lineRule="auto"/>
        <w:jc w:val="both"/>
        <w:rPr>
          <w:b/>
          <w:color w:val="000000"/>
        </w:rPr>
      </w:pPr>
      <w:r w:rsidRPr="006C1B96">
        <w:t xml:space="preserve">Physiotherapy students in Australia undertake </w:t>
      </w:r>
      <w:r>
        <w:t xml:space="preserve">extensive </w:t>
      </w:r>
      <w:r w:rsidRPr="006C1B96">
        <w:t>training in cardiopulmonary physiotherapy at an undergraduate level. This training includes the use and interpretation of spirometry, conducting exercise testing for people with respiratory disease, and exercise prescription within a pulmonary rehabilitation program. It is an expectation that these skills are met as minimum criteria</w:t>
      </w:r>
      <w:r>
        <w:t xml:space="preserve"> for graduation</w:t>
      </w:r>
      <w:r w:rsidRPr="006C1B96">
        <w:t xml:space="preserve">. As an example, </w:t>
      </w:r>
      <w:r w:rsidRPr="00B535FB">
        <w:rPr>
          <w:i/>
        </w:rPr>
        <w:t>University of Sydney</w:t>
      </w:r>
      <w:r w:rsidRPr="006C1B96">
        <w:t xml:space="preserve"> graduates experience over 10 hours of academic content in </w:t>
      </w:r>
      <w:r>
        <w:t xml:space="preserve">cardiorespiratory management </w:t>
      </w:r>
      <w:r w:rsidRPr="006C1B96">
        <w:t xml:space="preserve">and gain further hands-on experience </w:t>
      </w:r>
      <w:r>
        <w:t>in their</w:t>
      </w:r>
      <w:r w:rsidRPr="006C1B96">
        <w:t xml:space="preserve"> clinical placements. </w:t>
      </w:r>
      <w:r>
        <w:t xml:space="preserve">Many physiotherapists who work in the community continue to use their cardiopulmonary skill set to manage people with respiratory diseases in their homes.  </w:t>
      </w:r>
      <w:r w:rsidRPr="006C1B96">
        <w:t xml:space="preserve">Physiotherapists are therefore well positioned to work in partnership with GPs to better manage patients with chronic lung disease </w:t>
      </w:r>
      <w:r>
        <w:t>but</w:t>
      </w:r>
      <w:r w:rsidRPr="006C1B96">
        <w:t xml:space="preserve"> are currently underused in this role in primary care</w:t>
      </w:r>
      <w:r>
        <w:t>. To our knowledge there is no published literature on this GP-physiotherapist partnership model in primary care</w:t>
      </w:r>
    </w:p>
    <w:p w14:paraId="0B7E5022" w14:textId="77777777" w:rsidR="00602363" w:rsidRDefault="00FE720D" w:rsidP="00602363">
      <w:pPr>
        <w:pStyle w:val="ListParagraph"/>
        <w:numPr>
          <w:ilvl w:val="1"/>
          <w:numId w:val="6"/>
        </w:numPr>
        <w:spacing w:after="120" w:line="240" w:lineRule="auto"/>
        <w:ind w:left="1077" w:hanging="357"/>
        <w:jc w:val="both"/>
        <w:outlineLvl w:val="0"/>
        <w:rPr>
          <w:b/>
          <w:color w:val="000000"/>
        </w:rPr>
      </w:pPr>
      <w:r w:rsidRPr="004E2017">
        <w:rPr>
          <w:b/>
          <w:color w:val="000000"/>
        </w:rPr>
        <w:tab/>
        <w:t>Research Question</w:t>
      </w:r>
      <w:r w:rsidR="00602363">
        <w:rPr>
          <w:b/>
          <w:color w:val="000000"/>
        </w:rPr>
        <w:t>s</w:t>
      </w:r>
    </w:p>
    <w:p w14:paraId="556D1684" w14:textId="77777777" w:rsidR="007F6618" w:rsidRDefault="007F6618" w:rsidP="00602363">
      <w:pPr>
        <w:spacing w:after="120" w:line="240" w:lineRule="auto"/>
        <w:jc w:val="both"/>
        <w:outlineLvl w:val="0"/>
      </w:pPr>
    </w:p>
    <w:p w14:paraId="22440C96" w14:textId="1098930F" w:rsidR="007F6618" w:rsidRDefault="007F6618" w:rsidP="00602363">
      <w:pPr>
        <w:spacing w:after="120" w:line="240" w:lineRule="auto"/>
        <w:jc w:val="both"/>
        <w:outlineLvl w:val="0"/>
      </w:pPr>
      <w:r>
        <w:lastRenderedPageBreak/>
        <w:t xml:space="preserve">What is the acceptability and feasibility of </w:t>
      </w:r>
      <w:r w:rsidRPr="004763AB">
        <w:t xml:space="preserve">a novel physiotherapy outreach service </w:t>
      </w:r>
      <w:r>
        <w:t xml:space="preserve">from the </w:t>
      </w:r>
      <w:r w:rsidRPr="004763AB">
        <w:t>Chronic Disease Community Rehabilitation Service</w:t>
      </w:r>
      <w:r>
        <w:t xml:space="preserve"> (CDCRS)</w:t>
      </w:r>
      <w:r w:rsidRPr="004763AB">
        <w:t xml:space="preserve"> </w:t>
      </w:r>
      <w:r>
        <w:t>within Primary and Community Health (PACH)</w:t>
      </w:r>
      <w:r w:rsidRPr="004763AB">
        <w:t xml:space="preserve"> </w:t>
      </w:r>
      <w:r>
        <w:t xml:space="preserve">in the </w:t>
      </w:r>
      <w:r w:rsidRPr="004763AB">
        <w:t>Northern Sydney Local Health District</w:t>
      </w:r>
      <w:r>
        <w:t xml:space="preserve"> (NSLHD) </w:t>
      </w:r>
      <w:r w:rsidRPr="004763AB">
        <w:t>to provide a</w:t>
      </w:r>
      <w:r>
        <w:t>n integrated model of GP</w:t>
      </w:r>
      <w:r w:rsidRPr="004763AB">
        <w:t>–</w:t>
      </w:r>
      <w:r>
        <w:t xml:space="preserve">CDCRS </w:t>
      </w:r>
      <w:r w:rsidRPr="004763AB">
        <w:t>partnership</w:t>
      </w:r>
      <w:r>
        <w:t>?</w:t>
      </w:r>
    </w:p>
    <w:p w14:paraId="50421EA2" w14:textId="77777777" w:rsidR="007F6618" w:rsidRDefault="007F6618" w:rsidP="00602363">
      <w:pPr>
        <w:spacing w:after="120" w:line="240" w:lineRule="auto"/>
        <w:jc w:val="both"/>
        <w:outlineLvl w:val="0"/>
      </w:pPr>
    </w:p>
    <w:p w14:paraId="139E1A06" w14:textId="01EC4993" w:rsidR="007F6618" w:rsidRDefault="007F6618" w:rsidP="00602363">
      <w:pPr>
        <w:spacing w:after="120" w:line="240" w:lineRule="auto"/>
        <w:jc w:val="both"/>
        <w:outlineLvl w:val="0"/>
      </w:pPr>
      <w:r>
        <w:t>Research question that the novel physiotherapy outreach service has been designed to address:</w:t>
      </w:r>
    </w:p>
    <w:p w14:paraId="07D4ED97" w14:textId="4D626775" w:rsidR="00602363" w:rsidRDefault="0050275A" w:rsidP="00602363">
      <w:pPr>
        <w:spacing w:after="120" w:line="240" w:lineRule="auto"/>
        <w:jc w:val="both"/>
        <w:outlineLvl w:val="0"/>
      </w:pPr>
      <w:r>
        <w:t xml:space="preserve">Can </w:t>
      </w:r>
      <w:r w:rsidRPr="004763AB">
        <w:t xml:space="preserve">a novel physiotherapy outreach service </w:t>
      </w:r>
      <w:r>
        <w:t xml:space="preserve">from the </w:t>
      </w:r>
      <w:r w:rsidRPr="004763AB">
        <w:t>Chronic Disease Community Rehabilitation Service</w:t>
      </w:r>
      <w:r>
        <w:t xml:space="preserve"> (CDCRS)</w:t>
      </w:r>
      <w:r w:rsidRPr="004763AB">
        <w:t xml:space="preserve"> </w:t>
      </w:r>
      <w:r>
        <w:t>within Primary and Community Health (PACH)</w:t>
      </w:r>
      <w:r w:rsidRPr="004763AB">
        <w:t xml:space="preserve"> </w:t>
      </w:r>
      <w:r>
        <w:t xml:space="preserve">in </w:t>
      </w:r>
      <w:r w:rsidR="009E49E0">
        <w:t xml:space="preserve">the </w:t>
      </w:r>
      <w:r w:rsidRPr="004763AB">
        <w:t>Northern Sydney Local Health District</w:t>
      </w:r>
      <w:r>
        <w:t xml:space="preserve"> (NSLHD)</w:t>
      </w:r>
      <w:r w:rsidR="00E66104">
        <w:t xml:space="preserve"> </w:t>
      </w:r>
      <w:r w:rsidR="00E66104" w:rsidRPr="004763AB">
        <w:t>to provide a</w:t>
      </w:r>
      <w:r w:rsidR="00E66104">
        <w:t>n integrated model of GP</w:t>
      </w:r>
      <w:r w:rsidR="00E66104" w:rsidRPr="004763AB">
        <w:t>–</w:t>
      </w:r>
      <w:r w:rsidR="00E66104">
        <w:t xml:space="preserve">CDCRS </w:t>
      </w:r>
      <w:r w:rsidR="00E66104" w:rsidRPr="004763AB">
        <w:t>partnership</w:t>
      </w:r>
      <w:r w:rsidR="001E2E4E">
        <w:t>:</w:t>
      </w:r>
    </w:p>
    <w:p w14:paraId="2EBAF337" w14:textId="537A382F" w:rsidR="00C83E1B" w:rsidRPr="00C83E1B" w:rsidRDefault="001E2E4E" w:rsidP="00C83E1B">
      <w:pPr>
        <w:pStyle w:val="ListParagraph"/>
        <w:numPr>
          <w:ilvl w:val="0"/>
          <w:numId w:val="26"/>
        </w:numPr>
        <w:spacing w:after="120" w:line="240" w:lineRule="auto"/>
        <w:jc w:val="both"/>
        <w:outlineLvl w:val="0"/>
        <w:rPr>
          <w:b/>
          <w:color w:val="000000"/>
        </w:rPr>
      </w:pPr>
      <w:r>
        <w:t>p</w:t>
      </w:r>
      <w:r w:rsidR="009808DD">
        <w:t xml:space="preserve">roduce high quality spirometry </w:t>
      </w:r>
      <w:r w:rsidR="009808DD" w:rsidRPr="000E5F76">
        <w:t>with accurate interpretation</w:t>
      </w:r>
      <w:r w:rsidR="009808DD">
        <w:t xml:space="preserve"> to both identify new cases of COPD and determine stage of s</w:t>
      </w:r>
      <w:r w:rsidR="00C83E1B">
        <w:t>everity for known cases of COPD</w:t>
      </w:r>
      <w:r>
        <w:t>?</w:t>
      </w:r>
    </w:p>
    <w:p w14:paraId="609CB26A" w14:textId="76C8A98F" w:rsidR="00602363" w:rsidRPr="00C83E1B" w:rsidRDefault="001E2E4E" w:rsidP="00C83E1B">
      <w:pPr>
        <w:pStyle w:val="ListParagraph"/>
        <w:numPr>
          <w:ilvl w:val="0"/>
          <w:numId w:val="26"/>
        </w:numPr>
        <w:spacing w:after="120" w:line="240" w:lineRule="auto"/>
        <w:jc w:val="both"/>
        <w:outlineLvl w:val="0"/>
        <w:rPr>
          <w:b/>
          <w:color w:val="000000"/>
        </w:rPr>
      </w:pPr>
      <w:r>
        <w:t>i</w:t>
      </w:r>
      <w:r w:rsidR="00602363">
        <w:t>ncrease physical activity levels in people with exiting or newly diagnosed COP</w:t>
      </w:r>
      <w:r w:rsidR="00C83E1B">
        <w:t>D</w:t>
      </w:r>
      <w:r>
        <w:t>?</w:t>
      </w:r>
    </w:p>
    <w:p w14:paraId="767566CB" w14:textId="1323265E" w:rsidR="00E66104" w:rsidRDefault="001E2E4E" w:rsidP="00047A23">
      <w:pPr>
        <w:pStyle w:val="ListParagraph"/>
        <w:numPr>
          <w:ilvl w:val="0"/>
          <w:numId w:val="26"/>
        </w:numPr>
        <w:spacing w:after="120" w:line="240" w:lineRule="auto"/>
        <w:jc w:val="both"/>
        <w:outlineLvl w:val="0"/>
      </w:pPr>
      <w:r>
        <w:t>i</w:t>
      </w:r>
      <w:r w:rsidR="00602363" w:rsidRPr="00602363">
        <w:t xml:space="preserve">ncrease general practice </w:t>
      </w:r>
      <w:r w:rsidR="00602363">
        <w:t>referrals to pulmonary rehabilitation for people</w:t>
      </w:r>
      <w:r w:rsidR="00602363" w:rsidRPr="00410289">
        <w:t xml:space="preserve"> that meet the </w:t>
      </w:r>
      <w:r w:rsidR="00602363" w:rsidRPr="004763AB">
        <w:rPr>
          <w:i/>
        </w:rPr>
        <w:t>COPD-X Guidelines</w:t>
      </w:r>
      <w:r w:rsidR="00602363">
        <w:t xml:space="preserve"> criteria for referral</w:t>
      </w:r>
      <w:r>
        <w:t>?</w:t>
      </w:r>
    </w:p>
    <w:p w14:paraId="10F5753B" w14:textId="77777777" w:rsidR="00047A23" w:rsidRPr="00E66104" w:rsidRDefault="00047A23" w:rsidP="00047A23">
      <w:pPr>
        <w:pStyle w:val="ListParagraph"/>
        <w:spacing w:after="120" w:line="240" w:lineRule="auto"/>
        <w:ind w:left="773"/>
        <w:jc w:val="both"/>
        <w:outlineLvl w:val="0"/>
      </w:pPr>
    </w:p>
    <w:p w14:paraId="68269015" w14:textId="242492B4" w:rsidR="008111A9" w:rsidRPr="008111A9" w:rsidRDefault="00FE720D" w:rsidP="008111A9">
      <w:pPr>
        <w:pStyle w:val="ListParagraph"/>
        <w:numPr>
          <w:ilvl w:val="1"/>
          <w:numId w:val="6"/>
        </w:numPr>
        <w:spacing w:after="120" w:line="240" w:lineRule="auto"/>
        <w:ind w:left="1077" w:hanging="357"/>
        <w:jc w:val="both"/>
        <w:outlineLvl w:val="0"/>
        <w:rPr>
          <w:b/>
          <w:color w:val="000000"/>
        </w:rPr>
      </w:pPr>
      <w:r w:rsidRPr="004E2017">
        <w:rPr>
          <w:b/>
          <w:color w:val="000000"/>
        </w:rPr>
        <w:t xml:space="preserve"> </w:t>
      </w:r>
      <w:r w:rsidRPr="004E2017">
        <w:rPr>
          <w:b/>
          <w:color w:val="000000"/>
        </w:rPr>
        <w:tab/>
      </w:r>
      <w:r w:rsidR="00A52ED0">
        <w:rPr>
          <w:b/>
          <w:color w:val="000000"/>
        </w:rPr>
        <w:t>Hypothesis</w:t>
      </w:r>
    </w:p>
    <w:p w14:paraId="3C1466FB" w14:textId="60CF407A" w:rsidR="007F6618" w:rsidRDefault="00A52ED0" w:rsidP="00A52ED0">
      <w:pPr>
        <w:jc w:val="both"/>
      </w:pPr>
      <w:r>
        <w:t xml:space="preserve">Our hypothesis is that an integrated model of a GP and CDCRS physiotherapist working in partnership will </w:t>
      </w:r>
      <w:r w:rsidR="007F6618">
        <w:t>be feasible and acceptable to physiotherapists, GPs and patients.</w:t>
      </w:r>
    </w:p>
    <w:p w14:paraId="7992A48D" w14:textId="05E8C6E1" w:rsidR="00A52ED0" w:rsidRDefault="007F6618" w:rsidP="00A52ED0">
      <w:pPr>
        <w:jc w:val="both"/>
      </w:pPr>
      <w:r>
        <w:t xml:space="preserve">The hypothesis that the integrated model of a GP and CDCRS physiotherapist working in partnership </w:t>
      </w:r>
      <w:r w:rsidR="00A52ED0">
        <w:t>result in the following</w:t>
      </w:r>
      <w:r>
        <w:t xml:space="preserve"> (when tested in a subsequent cluster randomised controlled trial)</w:t>
      </w:r>
      <w:r w:rsidR="00A52ED0">
        <w:t>:</w:t>
      </w:r>
    </w:p>
    <w:p w14:paraId="09BFB893" w14:textId="0B54012D" w:rsidR="00A52ED0" w:rsidRPr="000E5F76" w:rsidRDefault="00A52ED0" w:rsidP="00A52ED0">
      <w:pPr>
        <w:pStyle w:val="ListParagraph"/>
        <w:numPr>
          <w:ilvl w:val="0"/>
          <w:numId w:val="22"/>
        </w:numPr>
        <w:spacing w:after="0" w:line="240" w:lineRule="auto"/>
        <w:jc w:val="both"/>
      </w:pPr>
      <w:r w:rsidRPr="000E5F76">
        <w:t>Spirometry meeting the E</w:t>
      </w:r>
      <w:r>
        <w:t xml:space="preserve">uropean </w:t>
      </w:r>
      <w:r w:rsidRPr="000E5F76">
        <w:t>R</w:t>
      </w:r>
      <w:r>
        <w:t xml:space="preserve">espiratory </w:t>
      </w:r>
      <w:r w:rsidRPr="000E5F76">
        <w:t>S</w:t>
      </w:r>
      <w:r>
        <w:t>ociety</w:t>
      </w:r>
      <w:r w:rsidR="00F734B3">
        <w:t xml:space="preserve"> (ERS)</w:t>
      </w:r>
      <w:r w:rsidRPr="000E5F76">
        <w:t>/A</w:t>
      </w:r>
      <w:r>
        <w:t xml:space="preserve">merican </w:t>
      </w:r>
      <w:r w:rsidRPr="000E5F76">
        <w:t>T</w:t>
      </w:r>
      <w:r>
        <w:t xml:space="preserve">horacic </w:t>
      </w:r>
      <w:r w:rsidRPr="000E5F76">
        <w:t>S</w:t>
      </w:r>
      <w:r>
        <w:t>ociety</w:t>
      </w:r>
      <w:r w:rsidRPr="000E5F76">
        <w:t xml:space="preserve"> </w:t>
      </w:r>
      <w:r w:rsidR="00F734B3">
        <w:t xml:space="preserve">(ATS) </w:t>
      </w:r>
      <w:r w:rsidRPr="000E5F76">
        <w:t>quality criteria with accurate interpretation</w:t>
      </w:r>
      <w:r>
        <w:t xml:space="preserve"> to both identify new cases of COPD and determine stage of severity for known cases of COPD.</w:t>
      </w:r>
    </w:p>
    <w:p w14:paraId="1B18A2EA" w14:textId="2322392C" w:rsidR="00A52ED0" w:rsidRPr="000E5F76" w:rsidRDefault="00A52ED0" w:rsidP="00A52ED0">
      <w:pPr>
        <w:pStyle w:val="ListParagraph"/>
        <w:numPr>
          <w:ilvl w:val="0"/>
          <w:numId w:val="22"/>
        </w:numPr>
        <w:spacing w:after="0" w:line="240" w:lineRule="auto"/>
        <w:jc w:val="both"/>
      </w:pPr>
      <w:r>
        <w:t xml:space="preserve">Improvements in </w:t>
      </w:r>
      <w:r w:rsidR="00C83E1B">
        <w:t xml:space="preserve">patient self-reported </w:t>
      </w:r>
      <w:r>
        <w:t>physical activity following c</w:t>
      </w:r>
      <w:r w:rsidRPr="000E5F76">
        <w:t>ompletion of a brief assessment of physical activity</w:t>
      </w:r>
      <w:r>
        <w:t xml:space="preserve"> and p</w:t>
      </w:r>
      <w:r w:rsidRPr="000E5F76">
        <w:t>rovision of information</w:t>
      </w:r>
      <w:r w:rsidR="00C83E1B">
        <w:t xml:space="preserve">, </w:t>
      </w:r>
      <w:r w:rsidRPr="000E5F76">
        <w:t xml:space="preserve">advice </w:t>
      </w:r>
      <w:r w:rsidR="00C83E1B">
        <w:t xml:space="preserve">and goal setting for </w:t>
      </w:r>
      <w:r w:rsidRPr="000E5F76">
        <w:t>physical activity.</w:t>
      </w:r>
    </w:p>
    <w:p w14:paraId="1B2EB7BD" w14:textId="0B6B80EF" w:rsidR="00A52ED0" w:rsidRDefault="00A52ED0" w:rsidP="00A52ED0">
      <w:pPr>
        <w:pStyle w:val="ListParagraph"/>
        <w:numPr>
          <w:ilvl w:val="0"/>
          <w:numId w:val="22"/>
        </w:numPr>
        <w:spacing w:after="0" w:line="240" w:lineRule="auto"/>
        <w:jc w:val="both"/>
      </w:pPr>
      <w:r w:rsidRPr="00410289">
        <w:t xml:space="preserve">Referral to </w:t>
      </w:r>
      <w:r w:rsidR="00F734B3">
        <w:t>pulmonary</w:t>
      </w:r>
      <w:r w:rsidRPr="00410289">
        <w:t xml:space="preserve"> rehabilitation </w:t>
      </w:r>
      <w:r>
        <w:t xml:space="preserve">and increased uptake </w:t>
      </w:r>
      <w:r w:rsidRPr="00410289">
        <w:t xml:space="preserve">for those patients that meet the </w:t>
      </w:r>
      <w:r w:rsidRPr="004763AB">
        <w:rPr>
          <w:i/>
        </w:rPr>
        <w:t>COPD-X Guidelines</w:t>
      </w:r>
      <w:r>
        <w:t xml:space="preserve"> criteria for referral.</w:t>
      </w:r>
    </w:p>
    <w:p w14:paraId="6A4B8122" w14:textId="43DFE465" w:rsidR="009808DD" w:rsidRDefault="009808DD" w:rsidP="009808DD">
      <w:pPr>
        <w:pStyle w:val="ListParagraph"/>
        <w:numPr>
          <w:ilvl w:val="0"/>
          <w:numId w:val="22"/>
        </w:numPr>
        <w:spacing w:after="0" w:line="240" w:lineRule="auto"/>
        <w:jc w:val="both"/>
      </w:pPr>
      <w:r>
        <w:t xml:space="preserve">Use of the </w:t>
      </w:r>
      <w:r w:rsidR="00AE45AF">
        <w:rPr>
          <w:rStyle w:val="IntenseEmphasis"/>
          <w:b w:val="0"/>
          <w:i w:val="0"/>
          <w:color w:val="auto"/>
        </w:rPr>
        <w:t xml:space="preserve">COPD Diagnostic Questionnaire (CDQ) </w:t>
      </w:r>
      <w:r>
        <w:t xml:space="preserve">will </w:t>
      </w:r>
      <w:r w:rsidR="00F734B3">
        <w:t xml:space="preserve">reduce the </w:t>
      </w:r>
      <w:r>
        <w:t xml:space="preserve">number (%) of </w:t>
      </w:r>
      <w:r w:rsidR="00F734B3">
        <w:t>negative</w:t>
      </w:r>
      <w:r>
        <w:t xml:space="preserve"> spirometry results for COPD.</w:t>
      </w:r>
    </w:p>
    <w:p w14:paraId="46D9BC36" w14:textId="3DB2D76D" w:rsidR="007C4C45" w:rsidRPr="00410289" w:rsidRDefault="007C4C45" w:rsidP="009808DD">
      <w:pPr>
        <w:pStyle w:val="ListParagraph"/>
        <w:numPr>
          <w:ilvl w:val="0"/>
          <w:numId w:val="22"/>
        </w:numPr>
        <w:spacing w:after="0" w:line="240" w:lineRule="auto"/>
        <w:jc w:val="both"/>
      </w:pPr>
      <w:r>
        <w:t>Use of the incremental step test to assess exercise capacity is feasible.</w:t>
      </w:r>
    </w:p>
    <w:p w14:paraId="6DA5ED62" w14:textId="77777777" w:rsidR="00047A23" w:rsidRDefault="00047A23" w:rsidP="00A52ED0">
      <w:pPr>
        <w:pStyle w:val="ListParagraph"/>
        <w:numPr>
          <w:ilvl w:val="0"/>
          <w:numId w:val="22"/>
        </w:numPr>
        <w:spacing w:after="0" w:line="240" w:lineRule="auto"/>
        <w:jc w:val="both"/>
      </w:pPr>
      <w:r>
        <w:t>Increased smoking cessation in those who are current smokers at baseline.</w:t>
      </w:r>
    </w:p>
    <w:p w14:paraId="1190C85C" w14:textId="77777777" w:rsidR="00A52ED0" w:rsidRDefault="00A52ED0" w:rsidP="00A52ED0">
      <w:pPr>
        <w:pStyle w:val="ListParagraph"/>
        <w:numPr>
          <w:ilvl w:val="0"/>
          <w:numId w:val="22"/>
        </w:numPr>
        <w:spacing w:after="0" w:line="240" w:lineRule="auto"/>
        <w:jc w:val="both"/>
      </w:pPr>
      <w:r>
        <w:t>Improvements in COPD symptoms using COPD Assessment Test (CAT).</w:t>
      </w:r>
    </w:p>
    <w:p w14:paraId="7A63195B" w14:textId="77777777" w:rsidR="00A52ED0" w:rsidRDefault="00A52ED0" w:rsidP="00A52ED0">
      <w:pPr>
        <w:pStyle w:val="ListParagraph"/>
        <w:numPr>
          <w:ilvl w:val="0"/>
          <w:numId w:val="22"/>
        </w:numPr>
        <w:spacing w:after="0" w:line="240" w:lineRule="auto"/>
        <w:jc w:val="both"/>
      </w:pPr>
      <w:r>
        <w:t>Improvements in COPD self-management skills using Patient Activation Measure (PAM).</w:t>
      </w:r>
    </w:p>
    <w:p w14:paraId="46D0B125" w14:textId="77777777" w:rsidR="00A52ED0" w:rsidRDefault="00A52ED0" w:rsidP="00A52ED0">
      <w:pPr>
        <w:pStyle w:val="ListParagraph"/>
        <w:numPr>
          <w:ilvl w:val="0"/>
          <w:numId w:val="22"/>
        </w:numPr>
        <w:spacing w:after="0" w:line="240" w:lineRule="auto"/>
        <w:jc w:val="both"/>
      </w:pPr>
      <w:r>
        <w:t>Reduction in self-reported exacerbations of COPD.</w:t>
      </w:r>
    </w:p>
    <w:p w14:paraId="649A64DD" w14:textId="4C189A74" w:rsidR="00A52ED0" w:rsidRDefault="00A52ED0" w:rsidP="001F74BF">
      <w:pPr>
        <w:pStyle w:val="ListParagraph"/>
        <w:numPr>
          <w:ilvl w:val="0"/>
          <w:numId w:val="22"/>
        </w:numPr>
        <w:spacing w:after="0" w:line="240" w:lineRule="auto"/>
        <w:jc w:val="both"/>
      </w:pPr>
      <w:r>
        <w:t>Reduction in self-reported hospital or emergency department admissions.</w:t>
      </w:r>
    </w:p>
    <w:p w14:paraId="66EA3432" w14:textId="77777777" w:rsidR="001F74BF" w:rsidRPr="001F74BF" w:rsidRDefault="001F74BF" w:rsidP="001F74BF">
      <w:pPr>
        <w:pStyle w:val="ListParagraph"/>
        <w:spacing w:after="0" w:line="240" w:lineRule="auto"/>
        <w:jc w:val="both"/>
      </w:pPr>
    </w:p>
    <w:p w14:paraId="121C69A6" w14:textId="77777777" w:rsidR="00FE720D" w:rsidRPr="004E2017" w:rsidRDefault="00FE720D" w:rsidP="005A6F21">
      <w:pPr>
        <w:pStyle w:val="Heading1"/>
        <w:numPr>
          <w:ilvl w:val="0"/>
          <w:numId w:val="7"/>
        </w:numPr>
        <w:spacing w:after="120"/>
      </w:pPr>
      <w:r w:rsidRPr="004E2017">
        <w:t xml:space="preserve">STUDY OBJECTIVES </w:t>
      </w:r>
    </w:p>
    <w:p w14:paraId="670DC657" w14:textId="77777777" w:rsidR="009808DD" w:rsidRPr="009808DD" w:rsidRDefault="00FE720D" w:rsidP="009808DD">
      <w:pPr>
        <w:pStyle w:val="ListParagraph"/>
        <w:numPr>
          <w:ilvl w:val="1"/>
          <w:numId w:val="7"/>
        </w:numPr>
        <w:spacing w:after="120" w:line="240" w:lineRule="auto"/>
        <w:jc w:val="both"/>
        <w:rPr>
          <w:b/>
          <w:color w:val="000000"/>
        </w:rPr>
      </w:pPr>
      <w:r w:rsidRPr="004E2017">
        <w:rPr>
          <w:b/>
          <w:color w:val="000000"/>
        </w:rPr>
        <w:t>Primary Objective</w:t>
      </w:r>
      <w:r w:rsidR="009808DD">
        <w:rPr>
          <w:b/>
          <w:color w:val="000000"/>
        </w:rPr>
        <w:t>s</w:t>
      </w:r>
    </w:p>
    <w:p w14:paraId="08D2ECD9" w14:textId="5DFFA101" w:rsidR="007F6618" w:rsidRDefault="007F6618" w:rsidP="00C568FC">
      <w:pPr>
        <w:pStyle w:val="ListParagraph"/>
        <w:numPr>
          <w:ilvl w:val="0"/>
          <w:numId w:val="22"/>
        </w:numPr>
        <w:spacing w:after="0" w:line="240" w:lineRule="auto"/>
        <w:jc w:val="both"/>
      </w:pPr>
      <w:r>
        <w:t xml:space="preserve">To determine the acceptability and feasibility of </w:t>
      </w:r>
      <w:r w:rsidRPr="004763AB">
        <w:t xml:space="preserve">a novel physiotherapy outreach service </w:t>
      </w:r>
      <w:r>
        <w:t xml:space="preserve">from the </w:t>
      </w:r>
      <w:r w:rsidRPr="004763AB">
        <w:t>Chronic Disease Community Rehabilitation Service</w:t>
      </w:r>
      <w:r>
        <w:t xml:space="preserve"> (CDCRS)</w:t>
      </w:r>
      <w:r w:rsidRPr="004763AB">
        <w:t xml:space="preserve"> </w:t>
      </w:r>
      <w:r>
        <w:t>within Primary and Community Health (PACH)</w:t>
      </w:r>
      <w:r w:rsidRPr="004763AB">
        <w:t xml:space="preserve"> </w:t>
      </w:r>
      <w:r>
        <w:t xml:space="preserve">in the </w:t>
      </w:r>
      <w:r w:rsidRPr="004763AB">
        <w:t>Northern Sydney Local Health District</w:t>
      </w:r>
      <w:r>
        <w:t xml:space="preserve"> (NSLHD) </w:t>
      </w:r>
      <w:r w:rsidRPr="004763AB">
        <w:t>to provide a</w:t>
      </w:r>
      <w:r>
        <w:t>n integrated model of GP</w:t>
      </w:r>
      <w:r w:rsidRPr="004763AB">
        <w:t>–</w:t>
      </w:r>
      <w:r>
        <w:t xml:space="preserve">CDCRS </w:t>
      </w:r>
      <w:r w:rsidRPr="004763AB">
        <w:t>partnership</w:t>
      </w:r>
      <w:r>
        <w:t>.</w:t>
      </w:r>
    </w:p>
    <w:p w14:paraId="11A38756" w14:textId="77777777" w:rsidR="00E47871" w:rsidRDefault="00E47871" w:rsidP="00C568FC">
      <w:pPr>
        <w:pStyle w:val="ListParagraph"/>
        <w:spacing w:after="0" w:line="240" w:lineRule="auto"/>
        <w:jc w:val="both"/>
      </w:pPr>
    </w:p>
    <w:p w14:paraId="1CA0AD84" w14:textId="19272E2E" w:rsidR="007F6618" w:rsidRPr="00C568FC" w:rsidRDefault="007F6618" w:rsidP="00C568FC">
      <w:pPr>
        <w:pStyle w:val="ListParagraph"/>
        <w:numPr>
          <w:ilvl w:val="1"/>
          <w:numId w:val="7"/>
        </w:numPr>
        <w:spacing w:after="120" w:line="240" w:lineRule="auto"/>
        <w:jc w:val="both"/>
        <w:rPr>
          <w:b/>
          <w:color w:val="000000"/>
        </w:rPr>
      </w:pPr>
      <w:r w:rsidRPr="00C568FC">
        <w:rPr>
          <w:b/>
          <w:color w:val="000000"/>
        </w:rPr>
        <w:t>Secondary Objectives</w:t>
      </w:r>
    </w:p>
    <w:p w14:paraId="668EA167" w14:textId="77777777" w:rsidR="007F6618" w:rsidRDefault="007F6618" w:rsidP="00C568FC">
      <w:pPr>
        <w:spacing w:after="0" w:line="240" w:lineRule="auto"/>
        <w:jc w:val="both"/>
      </w:pPr>
    </w:p>
    <w:p w14:paraId="167EEAEC" w14:textId="24BE785A" w:rsidR="009808DD" w:rsidRPr="00047A23" w:rsidRDefault="009808DD" w:rsidP="00F734B3">
      <w:pPr>
        <w:pStyle w:val="ListParagraph"/>
        <w:numPr>
          <w:ilvl w:val="0"/>
          <w:numId w:val="27"/>
        </w:numPr>
        <w:spacing w:after="0" w:line="240" w:lineRule="auto"/>
        <w:jc w:val="both"/>
      </w:pPr>
      <w:r>
        <w:lastRenderedPageBreak/>
        <w:t xml:space="preserve">To produce high quality spirometry </w:t>
      </w:r>
      <w:r w:rsidRPr="000E5F76">
        <w:t>with accurate interpretation</w:t>
      </w:r>
      <w:r>
        <w:t xml:space="preserve"> to both identify new cases of COPD and determine stage of s</w:t>
      </w:r>
      <w:r w:rsidR="00F734B3">
        <w:t>everity for known cases of COPD.</w:t>
      </w:r>
    </w:p>
    <w:p w14:paraId="1E07281E" w14:textId="62CF110E" w:rsidR="009808DD" w:rsidRPr="00047A23" w:rsidRDefault="009808DD" w:rsidP="00F734B3">
      <w:pPr>
        <w:pStyle w:val="ListParagraph"/>
        <w:numPr>
          <w:ilvl w:val="0"/>
          <w:numId w:val="27"/>
        </w:numPr>
        <w:spacing w:after="0" w:line="240" w:lineRule="auto"/>
        <w:jc w:val="both"/>
      </w:pPr>
      <w:r>
        <w:t xml:space="preserve">To increase physical activity levels in people with </w:t>
      </w:r>
      <w:r w:rsidR="00F734B3">
        <w:t>exi</w:t>
      </w:r>
      <w:r w:rsidR="00A35D20">
        <w:t>s</w:t>
      </w:r>
      <w:r w:rsidR="00F734B3">
        <w:t>ting</w:t>
      </w:r>
      <w:r w:rsidR="00A35D20">
        <w:t xml:space="preserve"> COPD</w:t>
      </w:r>
      <w:r w:rsidR="00F734B3">
        <w:t xml:space="preserve"> or newly diagnosed COPD.</w:t>
      </w:r>
    </w:p>
    <w:p w14:paraId="67A4472D" w14:textId="4683A2A3" w:rsidR="007F6618" w:rsidRPr="00047A23" w:rsidRDefault="009808DD" w:rsidP="00F734B3">
      <w:pPr>
        <w:pStyle w:val="ListParagraph"/>
        <w:numPr>
          <w:ilvl w:val="0"/>
          <w:numId w:val="27"/>
        </w:numPr>
        <w:spacing w:after="0" w:line="240" w:lineRule="auto"/>
        <w:jc w:val="both"/>
      </w:pPr>
      <w:r>
        <w:t>To i</w:t>
      </w:r>
      <w:r w:rsidRPr="00602363">
        <w:t xml:space="preserve">ncrease general practice </w:t>
      </w:r>
      <w:r>
        <w:t>referrals to pulmonary rehabilitation for people</w:t>
      </w:r>
      <w:r w:rsidRPr="00410289">
        <w:t xml:space="preserve"> that meet the </w:t>
      </w:r>
      <w:r w:rsidRPr="00047A23">
        <w:rPr>
          <w:i/>
        </w:rPr>
        <w:t>COPD-X Guidelines</w:t>
      </w:r>
      <w:r>
        <w:t xml:space="preserve"> criteria for referral.</w:t>
      </w:r>
    </w:p>
    <w:p w14:paraId="47E06FBC" w14:textId="57038B44" w:rsidR="009808DD" w:rsidRDefault="009808DD" w:rsidP="00C568FC">
      <w:pPr>
        <w:pStyle w:val="ListParagraph"/>
        <w:numPr>
          <w:ilvl w:val="0"/>
          <w:numId w:val="27"/>
        </w:numPr>
        <w:spacing w:after="0" w:line="240" w:lineRule="auto"/>
        <w:jc w:val="both"/>
      </w:pPr>
      <w:r>
        <w:t xml:space="preserve">To determine if the use of the </w:t>
      </w:r>
      <w:r w:rsidR="00AE45AF" w:rsidRPr="007F6618">
        <w:rPr>
          <w:rStyle w:val="IntenseEmphasis"/>
          <w:b w:val="0"/>
          <w:i w:val="0"/>
          <w:color w:val="auto"/>
        </w:rPr>
        <w:t xml:space="preserve">COPD Diagnostic Questionnaire (CDQ) </w:t>
      </w:r>
      <w:r>
        <w:t xml:space="preserve">will </w:t>
      </w:r>
      <w:r w:rsidR="00F734B3">
        <w:t>reduce the number (%) of negative</w:t>
      </w:r>
      <w:r>
        <w:t xml:space="preserve"> spirometry results for COPD.</w:t>
      </w:r>
    </w:p>
    <w:p w14:paraId="082B50E6" w14:textId="77777777" w:rsidR="00047A23" w:rsidRPr="00410289" w:rsidRDefault="00047A23" w:rsidP="00F734B3">
      <w:pPr>
        <w:pStyle w:val="ListParagraph"/>
        <w:numPr>
          <w:ilvl w:val="0"/>
          <w:numId w:val="27"/>
        </w:numPr>
        <w:spacing w:after="0" w:line="240" w:lineRule="auto"/>
        <w:jc w:val="both"/>
      </w:pPr>
      <w:r>
        <w:t>To increase smoking cessation at three months in those who are current smokers at baseline.</w:t>
      </w:r>
    </w:p>
    <w:p w14:paraId="00CB339E" w14:textId="77777777" w:rsidR="009808DD" w:rsidRDefault="009808DD" w:rsidP="00F734B3">
      <w:pPr>
        <w:pStyle w:val="ListParagraph"/>
        <w:numPr>
          <w:ilvl w:val="0"/>
          <w:numId w:val="27"/>
        </w:numPr>
        <w:spacing w:after="0" w:line="240" w:lineRule="auto"/>
        <w:jc w:val="both"/>
      </w:pPr>
      <w:r>
        <w:t>To improve COPD symptoms at three months as assessed by the COPD Assessment Test (CAT).</w:t>
      </w:r>
    </w:p>
    <w:p w14:paraId="0E87E062" w14:textId="77777777" w:rsidR="009808DD" w:rsidRDefault="009808DD" w:rsidP="00F734B3">
      <w:pPr>
        <w:pStyle w:val="ListParagraph"/>
        <w:numPr>
          <w:ilvl w:val="0"/>
          <w:numId w:val="27"/>
        </w:numPr>
        <w:spacing w:after="0" w:line="240" w:lineRule="auto"/>
        <w:jc w:val="both"/>
      </w:pPr>
      <w:r>
        <w:t>To improve COPD self-management skills at three months as assessed by the Patient Activation Measure (PAM).</w:t>
      </w:r>
    </w:p>
    <w:p w14:paraId="0DB7DAFC" w14:textId="77777777" w:rsidR="009808DD" w:rsidRDefault="009808DD" w:rsidP="00F734B3">
      <w:pPr>
        <w:pStyle w:val="ListParagraph"/>
        <w:numPr>
          <w:ilvl w:val="0"/>
          <w:numId w:val="27"/>
        </w:numPr>
        <w:spacing w:after="0" w:line="240" w:lineRule="auto"/>
        <w:jc w:val="both"/>
      </w:pPr>
      <w:r>
        <w:t>To reduce self-reported exacerbations of COPD at three months.</w:t>
      </w:r>
    </w:p>
    <w:p w14:paraId="6158AA2F" w14:textId="77777777" w:rsidR="009808DD" w:rsidRDefault="009808DD" w:rsidP="00F734B3">
      <w:pPr>
        <w:pStyle w:val="ListParagraph"/>
        <w:numPr>
          <w:ilvl w:val="0"/>
          <w:numId w:val="27"/>
        </w:numPr>
        <w:spacing w:after="0" w:line="240" w:lineRule="auto"/>
        <w:jc w:val="both"/>
      </w:pPr>
      <w:r>
        <w:t>To reduce in self-reported hospital or emergency department admissions at three months.</w:t>
      </w:r>
    </w:p>
    <w:p w14:paraId="4D1DE6FF" w14:textId="33E36F7F" w:rsidR="009E49E0" w:rsidRPr="00410289" w:rsidRDefault="00667918" w:rsidP="00F734B3">
      <w:pPr>
        <w:pStyle w:val="ListParagraph"/>
        <w:numPr>
          <w:ilvl w:val="0"/>
          <w:numId w:val="27"/>
        </w:numPr>
        <w:spacing w:after="0" w:line="240" w:lineRule="auto"/>
        <w:jc w:val="both"/>
      </w:pPr>
      <w:r>
        <w:t>To determine if it</w:t>
      </w:r>
      <w:r w:rsidR="009E49E0">
        <w:t xml:space="preserve"> is feasible to perform an incremental step test for exercise capacity in primary care.</w:t>
      </w:r>
    </w:p>
    <w:p w14:paraId="2185AAD9" w14:textId="77777777" w:rsidR="009808DD" w:rsidRPr="009808DD" w:rsidRDefault="009808DD" w:rsidP="00047A23">
      <w:pPr>
        <w:pStyle w:val="ListParagraph"/>
        <w:spacing w:after="120" w:line="240" w:lineRule="auto"/>
        <w:ind w:left="773"/>
        <w:jc w:val="both"/>
        <w:outlineLvl w:val="0"/>
      </w:pPr>
    </w:p>
    <w:p w14:paraId="1FF819DB" w14:textId="77777777" w:rsidR="00FE720D" w:rsidRPr="004E2017" w:rsidRDefault="00FE720D" w:rsidP="005A6F21">
      <w:pPr>
        <w:pStyle w:val="Heading1"/>
        <w:numPr>
          <w:ilvl w:val="0"/>
          <w:numId w:val="15"/>
        </w:numPr>
        <w:spacing w:after="120"/>
        <w:rPr>
          <w:caps/>
        </w:rPr>
      </w:pPr>
      <w:r w:rsidRPr="004E2017">
        <w:t>STUDY DESIGN</w:t>
      </w:r>
    </w:p>
    <w:p w14:paraId="0C04A3EE" w14:textId="77777777" w:rsidR="00FE720D" w:rsidRPr="004E2017" w:rsidRDefault="00FE720D" w:rsidP="005A6F21">
      <w:pPr>
        <w:pStyle w:val="ListParagraph"/>
        <w:numPr>
          <w:ilvl w:val="1"/>
          <w:numId w:val="15"/>
        </w:numPr>
        <w:spacing w:after="120" w:line="240" w:lineRule="auto"/>
        <w:jc w:val="both"/>
        <w:rPr>
          <w:b/>
          <w:color w:val="000000"/>
        </w:rPr>
      </w:pPr>
      <w:r w:rsidRPr="004E2017">
        <w:rPr>
          <w:b/>
          <w:color w:val="000000"/>
        </w:rPr>
        <w:t>Type of Study</w:t>
      </w:r>
    </w:p>
    <w:p w14:paraId="29118BDF" w14:textId="430333C9" w:rsidR="00FE720D" w:rsidRPr="00A52ED0" w:rsidRDefault="00A52ED0" w:rsidP="005A6F21">
      <w:pPr>
        <w:spacing w:after="120" w:line="240" w:lineRule="auto"/>
      </w:pPr>
      <w:r w:rsidRPr="00A52ED0">
        <w:t>Before and after feasibility study</w:t>
      </w:r>
      <w:r w:rsidR="00C7044C">
        <w:t>.</w:t>
      </w:r>
    </w:p>
    <w:p w14:paraId="529EBBC1" w14:textId="77777777" w:rsidR="00FE720D" w:rsidRDefault="00FE720D" w:rsidP="005A6F21">
      <w:pPr>
        <w:pStyle w:val="ListParagraph"/>
        <w:numPr>
          <w:ilvl w:val="1"/>
          <w:numId w:val="15"/>
        </w:numPr>
        <w:spacing w:after="120" w:line="240" w:lineRule="auto"/>
        <w:jc w:val="both"/>
        <w:rPr>
          <w:b/>
          <w:color w:val="000000"/>
        </w:rPr>
      </w:pPr>
      <w:r w:rsidRPr="004E2017">
        <w:rPr>
          <w:b/>
          <w:color w:val="000000"/>
        </w:rPr>
        <w:t>Number of Participants</w:t>
      </w:r>
    </w:p>
    <w:p w14:paraId="2E95AAFD" w14:textId="598A37F7" w:rsidR="00047A23" w:rsidRPr="005A2016" w:rsidRDefault="00047A23" w:rsidP="005A2016">
      <w:pPr>
        <w:spacing w:after="120" w:line="240" w:lineRule="auto"/>
      </w:pPr>
      <w:r>
        <w:t>Four general practices in Northern Sydn</w:t>
      </w:r>
      <w:r w:rsidR="005A2016">
        <w:t>ey</w:t>
      </w:r>
      <w:r w:rsidR="00F734B3">
        <w:t xml:space="preserve"> will be recruited to the study</w:t>
      </w:r>
      <w:r w:rsidR="005A2016">
        <w:t xml:space="preserve">.  </w:t>
      </w:r>
      <w:r w:rsidR="00AE45AF">
        <w:t xml:space="preserve">Four physiotherapists from CDCRS will spend one day </w:t>
      </w:r>
      <w:r w:rsidR="00A35D20">
        <w:t xml:space="preserve">per week </w:t>
      </w:r>
      <w:r w:rsidR="00AE45AF">
        <w:t xml:space="preserve">each at a general practice.  </w:t>
      </w:r>
      <w:r w:rsidR="005A2016">
        <w:t xml:space="preserve">It is anticipated that between 150 and 200 patients will be assessed by the </w:t>
      </w:r>
      <w:r w:rsidR="00A35D20">
        <w:t xml:space="preserve">CDCRS </w:t>
      </w:r>
      <w:r w:rsidR="005A2016">
        <w:t>physiotherapists during the study.</w:t>
      </w:r>
    </w:p>
    <w:p w14:paraId="3ECD7783" w14:textId="77777777" w:rsidR="00FE720D" w:rsidRPr="004E2017" w:rsidRDefault="00FE720D" w:rsidP="005A6F21">
      <w:pPr>
        <w:pStyle w:val="ListParagraph"/>
        <w:numPr>
          <w:ilvl w:val="1"/>
          <w:numId w:val="15"/>
        </w:numPr>
        <w:spacing w:after="120" w:line="240" w:lineRule="auto"/>
        <w:jc w:val="both"/>
        <w:rPr>
          <w:b/>
          <w:color w:val="000000"/>
        </w:rPr>
      </w:pPr>
      <w:r>
        <w:rPr>
          <w:b/>
          <w:color w:val="000000"/>
        </w:rPr>
        <w:t>Study sites</w:t>
      </w:r>
    </w:p>
    <w:p w14:paraId="6B6EC0FE" w14:textId="3458B941" w:rsidR="00A278A5" w:rsidRPr="00DE746F" w:rsidRDefault="00A278A5" w:rsidP="00A278A5">
      <w:pPr>
        <w:jc w:val="both"/>
      </w:pPr>
      <w:r w:rsidRPr="00A278A5">
        <w:rPr>
          <w:rFonts w:eastAsiaTheme="majorEastAsia" w:cstheme="majorBidi"/>
        </w:rPr>
        <w:t xml:space="preserve">Four general practices in the Sydney North </w:t>
      </w:r>
      <w:r w:rsidRPr="00A278A5">
        <w:rPr>
          <w:rFonts w:eastAsiaTheme="majorEastAsia" w:cstheme="majorBidi"/>
          <w:i/>
          <w:iCs/>
        </w:rPr>
        <w:t>Primary Health Network</w:t>
      </w:r>
      <w:r w:rsidRPr="00A278A5" w:rsidDel="008653A6">
        <w:rPr>
          <w:rFonts w:eastAsiaTheme="majorEastAsia" w:cstheme="majorBidi"/>
          <w:i/>
          <w:iCs/>
        </w:rPr>
        <w:t xml:space="preserve"> </w:t>
      </w:r>
      <w:r w:rsidRPr="00A278A5">
        <w:rPr>
          <w:rFonts w:eastAsiaTheme="majorEastAsia" w:cstheme="majorBidi"/>
        </w:rPr>
        <w:t>(SNPHN) will be invited</w:t>
      </w:r>
      <w:r w:rsidR="00AE45AF">
        <w:rPr>
          <w:rFonts w:eastAsiaTheme="majorEastAsia" w:cstheme="majorBidi"/>
        </w:rPr>
        <w:t xml:space="preserve"> to take part in this project.</w:t>
      </w:r>
    </w:p>
    <w:p w14:paraId="12EEB967" w14:textId="77777777" w:rsidR="00FE720D" w:rsidRPr="004E2017" w:rsidRDefault="00FE720D" w:rsidP="005A6F21">
      <w:pPr>
        <w:pStyle w:val="ListParagraph"/>
        <w:numPr>
          <w:ilvl w:val="1"/>
          <w:numId w:val="15"/>
        </w:numPr>
        <w:spacing w:after="120" w:line="240" w:lineRule="auto"/>
        <w:jc w:val="both"/>
        <w:rPr>
          <w:color w:val="000000"/>
        </w:rPr>
      </w:pPr>
      <w:r w:rsidRPr="004E2017">
        <w:rPr>
          <w:b/>
          <w:color w:val="000000"/>
        </w:rPr>
        <w:t>Expected Duration of Study</w:t>
      </w:r>
    </w:p>
    <w:p w14:paraId="6B4B51E6" w14:textId="62E63F88" w:rsidR="00FE720D" w:rsidRPr="005A2016" w:rsidRDefault="005A2016" w:rsidP="005A6F21">
      <w:pPr>
        <w:spacing w:after="120" w:line="240" w:lineRule="auto"/>
      </w:pPr>
      <w:r w:rsidRPr="005A2016">
        <w:t xml:space="preserve">The </w:t>
      </w:r>
      <w:r w:rsidR="00470A89">
        <w:t xml:space="preserve">feasibility </w:t>
      </w:r>
      <w:r w:rsidRPr="005A2016">
        <w:t xml:space="preserve">study will start in </w:t>
      </w:r>
      <w:r w:rsidR="00C7044C">
        <w:t>April</w:t>
      </w:r>
      <w:r w:rsidR="00C7044C" w:rsidRPr="005A2016">
        <w:t xml:space="preserve"> </w:t>
      </w:r>
      <w:r w:rsidRPr="005A2016">
        <w:t>2017 (once ethics and site specific app</w:t>
      </w:r>
      <w:r w:rsidR="009E49E0">
        <w:t xml:space="preserve">rovals in place) and end after </w:t>
      </w:r>
      <w:r w:rsidRPr="005A2016">
        <w:t>2</w:t>
      </w:r>
      <w:r w:rsidR="009E49E0">
        <w:t xml:space="preserve">4-months in </w:t>
      </w:r>
      <w:r w:rsidR="00C7044C">
        <w:t>March 2019</w:t>
      </w:r>
      <w:r w:rsidRPr="005A2016">
        <w:t>.</w:t>
      </w:r>
    </w:p>
    <w:p w14:paraId="4391C836" w14:textId="362023A4" w:rsidR="00FE720D" w:rsidRPr="005A2016" w:rsidRDefault="005A2016" w:rsidP="005A6F21">
      <w:pPr>
        <w:spacing w:after="120" w:line="240" w:lineRule="auto"/>
      </w:pPr>
      <w:r w:rsidRPr="005A2016">
        <w:t xml:space="preserve">Patient recruitment will take place from </w:t>
      </w:r>
      <w:r w:rsidR="00C7044C">
        <w:t>Ma</w:t>
      </w:r>
      <w:r w:rsidR="00C7044C" w:rsidRPr="005A2016">
        <w:t xml:space="preserve">y </w:t>
      </w:r>
      <w:r w:rsidRPr="005A2016">
        <w:t xml:space="preserve">2017 for </w:t>
      </w:r>
      <w:r w:rsidR="009E49E0">
        <w:t xml:space="preserve">approximately </w:t>
      </w:r>
      <w:r w:rsidRPr="005A2016">
        <w:t>six months.</w:t>
      </w:r>
    </w:p>
    <w:p w14:paraId="4ABA8992" w14:textId="4BD2996E" w:rsidR="00FE720D" w:rsidRPr="005A2016" w:rsidRDefault="00FE720D" w:rsidP="005A6F21">
      <w:pPr>
        <w:spacing w:after="120" w:line="240" w:lineRule="auto"/>
      </w:pPr>
      <w:r w:rsidRPr="005A2016">
        <w:t>I</w:t>
      </w:r>
      <w:r w:rsidR="005A2016" w:rsidRPr="005A2016">
        <w:t xml:space="preserve">t is anticipated that the three-month follow-up will be complete by the end of </w:t>
      </w:r>
      <w:r w:rsidR="00C7044C">
        <w:t xml:space="preserve">January </w:t>
      </w:r>
      <w:r w:rsidR="005A2016" w:rsidRPr="005A2016">
        <w:t>201</w:t>
      </w:r>
      <w:r w:rsidR="00C7044C">
        <w:t>8</w:t>
      </w:r>
      <w:r w:rsidR="005A2016" w:rsidRPr="005A2016">
        <w:t>.</w:t>
      </w:r>
      <w:r w:rsidRPr="005A2016">
        <w:t xml:space="preserve"> </w:t>
      </w:r>
    </w:p>
    <w:p w14:paraId="713C8A97" w14:textId="77777777" w:rsidR="00FE720D" w:rsidRPr="004E2017" w:rsidRDefault="00FE720D" w:rsidP="005A6F21">
      <w:pPr>
        <w:pStyle w:val="ListParagraph"/>
        <w:numPr>
          <w:ilvl w:val="1"/>
          <w:numId w:val="15"/>
        </w:numPr>
        <w:spacing w:after="120" w:line="240" w:lineRule="auto"/>
        <w:jc w:val="both"/>
        <w:rPr>
          <w:b/>
          <w:color w:val="000000"/>
        </w:rPr>
      </w:pPr>
      <w:r w:rsidRPr="004E2017">
        <w:rPr>
          <w:b/>
          <w:color w:val="000000"/>
        </w:rPr>
        <w:t>Primary and Secondary Outcome Measures</w:t>
      </w:r>
    </w:p>
    <w:p w14:paraId="3A9DB9EB" w14:textId="58F05DA0" w:rsidR="00A278A5" w:rsidRDefault="00A278A5" w:rsidP="005A2016">
      <w:pPr>
        <w:spacing w:after="120" w:line="240" w:lineRule="auto"/>
      </w:pPr>
      <w:r w:rsidRPr="005A2016">
        <w:t xml:space="preserve">Both process outcomes and patient outcomes will be reviewed to determine the </w:t>
      </w:r>
      <w:r w:rsidR="005A2016" w:rsidRPr="005A2016">
        <w:t xml:space="preserve">feasibility and </w:t>
      </w:r>
      <w:r w:rsidR="00C7044C">
        <w:t xml:space="preserve">acceptability of the intervention.  The </w:t>
      </w:r>
      <w:r w:rsidRPr="005A2016">
        <w:t>effectiveness of the integrated model for the GP-CDCRS Physiotherapist partnership for COPD</w:t>
      </w:r>
      <w:r w:rsidR="00C7044C">
        <w:t xml:space="preserve"> will be determined from process and patient outcomes</w:t>
      </w:r>
      <w:r>
        <w:t xml:space="preserve">.  </w:t>
      </w:r>
      <w:r w:rsidR="00C7044C">
        <w:t>It is anticipated that the effectiveness of the integrated model for GP-CDCRS physiotherapy partnership for COPD will be further assessed in a cluster randomised controlled trial</w:t>
      </w:r>
      <w:r w:rsidR="001E2E4E">
        <w:t>, once feasibility has been deteremined</w:t>
      </w:r>
      <w:r w:rsidR="00C7044C">
        <w:t>.</w:t>
      </w:r>
    </w:p>
    <w:p w14:paraId="4FF237F9" w14:textId="77777777" w:rsidR="00A278A5" w:rsidRDefault="00A278A5" w:rsidP="00A278A5">
      <w:pPr>
        <w:pStyle w:val="ListParagraph"/>
        <w:jc w:val="both"/>
        <w:rPr>
          <w:b/>
        </w:rPr>
      </w:pPr>
      <w:r w:rsidRPr="00A278A5">
        <w:rPr>
          <w:b/>
        </w:rPr>
        <w:t>Process outcomes</w:t>
      </w:r>
    </w:p>
    <w:p w14:paraId="1A5A2FDD" w14:textId="77777777" w:rsidR="00A278A5" w:rsidRPr="005A2016" w:rsidRDefault="00A278A5" w:rsidP="005A2016">
      <w:pPr>
        <w:spacing w:after="120" w:line="240" w:lineRule="auto"/>
      </w:pPr>
      <w:r>
        <w:lastRenderedPageBreak/>
        <w:t>The process outcomes are listed in the table below. Data will be collected throughout the project period with summaries determined on a three monthly basis with data complete at three months following entry of the final patient.</w:t>
      </w:r>
    </w:p>
    <w:tbl>
      <w:tblPr>
        <w:tblStyle w:val="TableGrid"/>
        <w:tblW w:w="0" w:type="auto"/>
        <w:tblLook w:val="04A0" w:firstRow="1" w:lastRow="0" w:firstColumn="1" w:lastColumn="0" w:noHBand="0" w:noVBand="1"/>
      </w:tblPr>
      <w:tblGrid>
        <w:gridCol w:w="4158"/>
        <w:gridCol w:w="4139"/>
      </w:tblGrid>
      <w:tr w:rsidR="00A278A5" w:rsidRPr="00A278A5" w14:paraId="65BF82AC" w14:textId="77777777" w:rsidTr="00A278A5">
        <w:tc>
          <w:tcPr>
            <w:tcW w:w="4158" w:type="dxa"/>
          </w:tcPr>
          <w:p w14:paraId="10EAF40D" w14:textId="77777777" w:rsidR="00A278A5" w:rsidRPr="00A278A5" w:rsidRDefault="00A278A5" w:rsidP="00A278A5">
            <w:pPr>
              <w:jc w:val="both"/>
              <w:rPr>
                <w:rStyle w:val="IntenseEmphasis"/>
                <w:color w:val="auto"/>
              </w:rPr>
            </w:pPr>
            <w:r w:rsidRPr="00A278A5">
              <w:rPr>
                <w:rStyle w:val="IntenseEmphasis"/>
                <w:color w:val="auto"/>
              </w:rPr>
              <w:t>Existing COPD</w:t>
            </w:r>
          </w:p>
        </w:tc>
        <w:tc>
          <w:tcPr>
            <w:tcW w:w="4139" w:type="dxa"/>
          </w:tcPr>
          <w:p w14:paraId="20A14422" w14:textId="1204667B" w:rsidR="00A278A5" w:rsidRPr="00A278A5" w:rsidRDefault="00A278A5" w:rsidP="00A278A5">
            <w:pPr>
              <w:jc w:val="both"/>
              <w:rPr>
                <w:rStyle w:val="IntenseEmphasis"/>
                <w:color w:val="auto"/>
              </w:rPr>
            </w:pPr>
            <w:r w:rsidRPr="00A278A5">
              <w:rPr>
                <w:rStyle w:val="IntenseEmphasis"/>
                <w:color w:val="auto"/>
              </w:rPr>
              <w:t xml:space="preserve">New </w:t>
            </w:r>
            <w:r w:rsidR="009E49E0">
              <w:rPr>
                <w:rStyle w:val="IntenseEmphasis"/>
                <w:color w:val="auto"/>
              </w:rPr>
              <w:t xml:space="preserve">cases of </w:t>
            </w:r>
            <w:r w:rsidRPr="00A278A5">
              <w:rPr>
                <w:rStyle w:val="IntenseEmphasis"/>
                <w:color w:val="auto"/>
              </w:rPr>
              <w:t>COPD</w:t>
            </w:r>
          </w:p>
        </w:tc>
      </w:tr>
      <w:tr w:rsidR="00F734B3" w14:paraId="599D979B" w14:textId="77777777" w:rsidTr="00A278A5">
        <w:tc>
          <w:tcPr>
            <w:tcW w:w="4158" w:type="dxa"/>
          </w:tcPr>
          <w:p w14:paraId="7D598E9C" w14:textId="30BDC1CA" w:rsidR="00F734B3" w:rsidRPr="001B27DA" w:rsidRDefault="00F734B3" w:rsidP="00A278A5">
            <w:pPr>
              <w:jc w:val="both"/>
              <w:rPr>
                <w:rFonts w:eastAsiaTheme="majorEastAsia" w:cstheme="majorBidi"/>
              </w:rPr>
            </w:pPr>
            <w:r>
              <w:rPr>
                <w:rFonts w:eastAsiaTheme="majorEastAsia" w:cstheme="majorBidi"/>
              </w:rPr>
              <w:t>Number (%) with spirometry completed (FEV</w:t>
            </w:r>
            <w:r w:rsidRPr="001B27DA">
              <w:rPr>
                <w:rFonts w:eastAsiaTheme="majorEastAsia" w:cstheme="majorBidi"/>
                <w:vertAlign w:val="subscript"/>
              </w:rPr>
              <w:t>1</w:t>
            </w:r>
            <w:r>
              <w:rPr>
                <w:rFonts w:eastAsiaTheme="majorEastAsia" w:cstheme="majorBidi"/>
              </w:rPr>
              <w:t xml:space="preserve"> and FVC data) meeting ERS / ATS quality criteria</w:t>
            </w:r>
          </w:p>
        </w:tc>
        <w:tc>
          <w:tcPr>
            <w:tcW w:w="4139" w:type="dxa"/>
          </w:tcPr>
          <w:p w14:paraId="6FC0FC57" w14:textId="31819A84" w:rsidR="00F734B3" w:rsidRPr="001B27DA" w:rsidRDefault="00F734B3" w:rsidP="00A278A5">
            <w:pPr>
              <w:jc w:val="both"/>
              <w:rPr>
                <w:rFonts w:eastAsiaTheme="majorEastAsia" w:cstheme="majorBidi"/>
              </w:rPr>
            </w:pPr>
            <w:r>
              <w:rPr>
                <w:rFonts w:eastAsiaTheme="majorEastAsia" w:cstheme="majorBidi"/>
              </w:rPr>
              <w:t>Number (%) with spirometry completed (FEV</w:t>
            </w:r>
            <w:r w:rsidRPr="001B27DA">
              <w:rPr>
                <w:rFonts w:eastAsiaTheme="majorEastAsia" w:cstheme="majorBidi"/>
                <w:vertAlign w:val="subscript"/>
              </w:rPr>
              <w:t>1</w:t>
            </w:r>
            <w:r>
              <w:rPr>
                <w:rFonts w:eastAsiaTheme="majorEastAsia" w:cstheme="majorBidi"/>
              </w:rPr>
              <w:t xml:space="preserve"> and FVC data) meeting ERS / ATS quality criteria</w:t>
            </w:r>
          </w:p>
        </w:tc>
      </w:tr>
      <w:tr w:rsidR="00F734B3" w14:paraId="37D84286" w14:textId="77777777" w:rsidTr="00A278A5">
        <w:tc>
          <w:tcPr>
            <w:tcW w:w="4158" w:type="dxa"/>
          </w:tcPr>
          <w:p w14:paraId="7F04F4C5" w14:textId="0F7EF53C" w:rsidR="00F734B3" w:rsidRDefault="00F734B3" w:rsidP="00A278A5">
            <w:pPr>
              <w:jc w:val="both"/>
            </w:pPr>
            <w:r w:rsidRPr="001B27DA">
              <w:rPr>
                <w:rFonts w:eastAsiaTheme="majorEastAsia" w:cstheme="majorBidi"/>
              </w:rPr>
              <w:t xml:space="preserve">Number </w:t>
            </w:r>
            <w:r>
              <w:rPr>
                <w:rFonts w:eastAsiaTheme="majorEastAsia" w:cstheme="majorBidi"/>
              </w:rPr>
              <w:t xml:space="preserve">of </w:t>
            </w:r>
            <w:r w:rsidRPr="001B27DA">
              <w:rPr>
                <w:rFonts w:eastAsiaTheme="majorEastAsia" w:cstheme="majorBidi"/>
              </w:rPr>
              <w:t>known COPD</w:t>
            </w:r>
            <w:r>
              <w:rPr>
                <w:rFonts w:eastAsiaTheme="majorEastAsia" w:cstheme="majorBidi"/>
              </w:rPr>
              <w:t xml:space="preserve"> patients</w:t>
            </w:r>
            <w:r w:rsidR="00641502">
              <w:rPr>
                <w:rFonts w:eastAsiaTheme="majorEastAsia" w:cstheme="majorBidi"/>
              </w:rPr>
              <w:t xml:space="preserve"> over 40 years</w:t>
            </w:r>
            <w:r w:rsidRPr="001B27DA">
              <w:rPr>
                <w:rFonts w:eastAsiaTheme="majorEastAsia" w:cstheme="majorBidi"/>
              </w:rPr>
              <w:t xml:space="preserve"> in the general practice</w:t>
            </w:r>
          </w:p>
        </w:tc>
        <w:tc>
          <w:tcPr>
            <w:tcW w:w="4139" w:type="dxa"/>
          </w:tcPr>
          <w:p w14:paraId="7C2F262B" w14:textId="66C97749" w:rsidR="00F734B3" w:rsidRDefault="00F734B3" w:rsidP="00A278A5">
            <w:pPr>
              <w:jc w:val="both"/>
            </w:pPr>
            <w:r w:rsidRPr="001B27DA">
              <w:rPr>
                <w:rFonts w:eastAsiaTheme="majorEastAsia" w:cstheme="majorBidi"/>
              </w:rPr>
              <w:t xml:space="preserve">Number </w:t>
            </w:r>
            <w:r>
              <w:rPr>
                <w:rFonts w:eastAsiaTheme="majorEastAsia" w:cstheme="majorBidi"/>
              </w:rPr>
              <w:t>of smokers</w:t>
            </w:r>
            <w:r w:rsidR="00470A89">
              <w:rPr>
                <w:rFonts w:eastAsiaTheme="majorEastAsia" w:cstheme="majorBidi"/>
              </w:rPr>
              <w:t>/ex-smokers</w:t>
            </w:r>
            <w:r>
              <w:rPr>
                <w:rFonts w:eastAsiaTheme="majorEastAsia" w:cstheme="majorBidi"/>
              </w:rPr>
              <w:t xml:space="preserve"> over 40 years </w:t>
            </w:r>
            <w:r w:rsidRPr="001B27DA">
              <w:rPr>
                <w:rFonts w:eastAsiaTheme="majorEastAsia" w:cstheme="majorBidi"/>
              </w:rPr>
              <w:t>in the general practice</w:t>
            </w:r>
          </w:p>
        </w:tc>
      </w:tr>
      <w:tr w:rsidR="00F734B3" w14:paraId="3E559CB9" w14:textId="77777777" w:rsidTr="00A278A5">
        <w:tc>
          <w:tcPr>
            <w:tcW w:w="4158" w:type="dxa"/>
          </w:tcPr>
          <w:p w14:paraId="575EA830" w14:textId="77777777" w:rsidR="00F734B3" w:rsidRDefault="00F734B3" w:rsidP="00A278A5">
            <w:pPr>
              <w:jc w:val="both"/>
            </w:pPr>
            <w:r w:rsidRPr="001B27DA">
              <w:rPr>
                <w:rFonts w:eastAsiaTheme="majorEastAsia" w:cstheme="majorBidi"/>
              </w:rPr>
              <w:t xml:space="preserve">Number </w:t>
            </w:r>
            <w:r>
              <w:rPr>
                <w:rFonts w:eastAsiaTheme="majorEastAsia" w:cstheme="majorBidi"/>
              </w:rPr>
              <w:t xml:space="preserve">(%) </w:t>
            </w:r>
            <w:r w:rsidRPr="001B27DA">
              <w:rPr>
                <w:rFonts w:eastAsiaTheme="majorEastAsia" w:cstheme="majorBidi"/>
              </w:rPr>
              <w:t>invited to attend</w:t>
            </w:r>
          </w:p>
        </w:tc>
        <w:tc>
          <w:tcPr>
            <w:tcW w:w="4139" w:type="dxa"/>
          </w:tcPr>
          <w:p w14:paraId="65671320" w14:textId="77777777" w:rsidR="00F734B3" w:rsidRDefault="00F734B3" w:rsidP="00A278A5">
            <w:pPr>
              <w:jc w:val="both"/>
            </w:pPr>
            <w:r w:rsidRPr="001B27DA">
              <w:rPr>
                <w:rFonts w:eastAsiaTheme="majorEastAsia" w:cstheme="majorBidi"/>
              </w:rPr>
              <w:t xml:space="preserve">Number </w:t>
            </w:r>
            <w:r>
              <w:rPr>
                <w:rFonts w:eastAsiaTheme="majorEastAsia" w:cstheme="majorBidi"/>
              </w:rPr>
              <w:t xml:space="preserve">(%) </w:t>
            </w:r>
            <w:r w:rsidRPr="001B27DA">
              <w:rPr>
                <w:rFonts w:eastAsiaTheme="majorEastAsia" w:cstheme="majorBidi"/>
              </w:rPr>
              <w:t>invited to attend</w:t>
            </w:r>
          </w:p>
        </w:tc>
      </w:tr>
      <w:tr w:rsidR="00F734B3" w14:paraId="4E40963C" w14:textId="77777777" w:rsidTr="00F734B3">
        <w:tc>
          <w:tcPr>
            <w:tcW w:w="4158" w:type="dxa"/>
          </w:tcPr>
          <w:p w14:paraId="6988F135" w14:textId="77777777" w:rsidR="00F734B3" w:rsidRPr="001B27DA" w:rsidRDefault="00F734B3" w:rsidP="00F734B3">
            <w:pPr>
              <w:jc w:val="both"/>
              <w:rPr>
                <w:rFonts w:eastAsiaTheme="majorEastAsia" w:cstheme="majorBidi"/>
              </w:rPr>
            </w:pPr>
            <w:r>
              <w:rPr>
                <w:rFonts w:eastAsiaTheme="majorEastAsia" w:cstheme="majorBidi"/>
              </w:rPr>
              <w:t>Number (%) completed the CDQ</w:t>
            </w:r>
          </w:p>
        </w:tc>
        <w:tc>
          <w:tcPr>
            <w:tcW w:w="4139" w:type="dxa"/>
          </w:tcPr>
          <w:p w14:paraId="459A5F23" w14:textId="77777777" w:rsidR="00F734B3" w:rsidRPr="001B27DA" w:rsidRDefault="00F734B3" w:rsidP="00F734B3">
            <w:pPr>
              <w:jc w:val="both"/>
              <w:rPr>
                <w:rFonts w:eastAsiaTheme="majorEastAsia" w:cstheme="majorBidi"/>
              </w:rPr>
            </w:pPr>
            <w:r>
              <w:rPr>
                <w:rFonts w:eastAsiaTheme="majorEastAsia" w:cstheme="majorBidi"/>
              </w:rPr>
              <w:t>Number (%) completed the CDQ</w:t>
            </w:r>
          </w:p>
        </w:tc>
      </w:tr>
      <w:tr w:rsidR="00F734B3" w14:paraId="31821CCB" w14:textId="77777777" w:rsidTr="00F734B3">
        <w:tc>
          <w:tcPr>
            <w:tcW w:w="4158" w:type="dxa"/>
          </w:tcPr>
          <w:p w14:paraId="4C218DCD" w14:textId="67976E5C" w:rsidR="00F734B3" w:rsidRDefault="00F734B3" w:rsidP="00F734B3">
            <w:pPr>
              <w:jc w:val="both"/>
            </w:pPr>
            <w:r w:rsidRPr="001B27DA">
              <w:rPr>
                <w:rFonts w:eastAsiaTheme="majorEastAsia" w:cstheme="majorBidi"/>
              </w:rPr>
              <w:t xml:space="preserve">Number </w:t>
            </w:r>
            <w:r>
              <w:rPr>
                <w:rFonts w:eastAsiaTheme="majorEastAsia" w:cstheme="majorBidi"/>
              </w:rPr>
              <w:t xml:space="preserve">(%) </w:t>
            </w:r>
            <w:r w:rsidRPr="001B27DA">
              <w:rPr>
                <w:rFonts w:eastAsiaTheme="majorEastAsia" w:cstheme="majorBidi"/>
              </w:rPr>
              <w:t>attended</w:t>
            </w:r>
            <w:r>
              <w:rPr>
                <w:rFonts w:eastAsiaTheme="majorEastAsia" w:cstheme="majorBidi"/>
              </w:rPr>
              <w:t xml:space="preserve"> appointment with physiotherapist</w:t>
            </w:r>
          </w:p>
        </w:tc>
        <w:tc>
          <w:tcPr>
            <w:tcW w:w="4139" w:type="dxa"/>
          </w:tcPr>
          <w:p w14:paraId="3E49D521" w14:textId="3771BEBA" w:rsidR="00F734B3" w:rsidRDefault="00F734B3" w:rsidP="00F734B3">
            <w:pPr>
              <w:jc w:val="both"/>
            </w:pPr>
            <w:r w:rsidRPr="001B27DA">
              <w:rPr>
                <w:rFonts w:eastAsiaTheme="majorEastAsia" w:cstheme="majorBidi"/>
              </w:rPr>
              <w:t xml:space="preserve">Number </w:t>
            </w:r>
            <w:r>
              <w:rPr>
                <w:rFonts w:eastAsiaTheme="majorEastAsia" w:cstheme="majorBidi"/>
              </w:rPr>
              <w:t xml:space="preserve">(%) </w:t>
            </w:r>
            <w:r w:rsidRPr="001B27DA">
              <w:rPr>
                <w:rFonts w:eastAsiaTheme="majorEastAsia" w:cstheme="majorBidi"/>
              </w:rPr>
              <w:t>attended</w:t>
            </w:r>
            <w:r>
              <w:rPr>
                <w:rFonts w:eastAsiaTheme="majorEastAsia" w:cstheme="majorBidi"/>
              </w:rPr>
              <w:t xml:space="preserve"> appointment with physiotherapist</w:t>
            </w:r>
          </w:p>
        </w:tc>
      </w:tr>
      <w:tr w:rsidR="00F734B3" w14:paraId="0E36AF87" w14:textId="77777777" w:rsidTr="00A278A5">
        <w:tc>
          <w:tcPr>
            <w:tcW w:w="4158" w:type="dxa"/>
          </w:tcPr>
          <w:p w14:paraId="5558BAAF" w14:textId="77777777" w:rsidR="00F734B3" w:rsidRDefault="00F734B3" w:rsidP="00A278A5">
            <w:pPr>
              <w:jc w:val="both"/>
            </w:pPr>
            <w:r>
              <w:rPr>
                <w:rFonts w:eastAsiaTheme="majorEastAsia" w:cstheme="majorBidi"/>
              </w:rPr>
              <w:t>Number (%) c</w:t>
            </w:r>
            <w:r w:rsidRPr="001B27DA">
              <w:rPr>
                <w:rFonts w:eastAsiaTheme="majorEastAsia" w:cstheme="majorBidi"/>
              </w:rPr>
              <w:t>onfirmed diagnosis</w:t>
            </w:r>
            <w:r>
              <w:rPr>
                <w:rFonts w:eastAsiaTheme="majorEastAsia" w:cstheme="majorBidi"/>
              </w:rPr>
              <w:t xml:space="preserve"> and severity</w:t>
            </w:r>
          </w:p>
        </w:tc>
        <w:tc>
          <w:tcPr>
            <w:tcW w:w="4139" w:type="dxa"/>
          </w:tcPr>
          <w:p w14:paraId="47FE9F6B" w14:textId="77777777" w:rsidR="00F734B3" w:rsidRDefault="00F734B3" w:rsidP="00A278A5">
            <w:pPr>
              <w:jc w:val="both"/>
            </w:pPr>
            <w:r>
              <w:rPr>
                <w:rFonts w:eastAsiaTheme="majorEastAsia" w:cstheme="majorBidi"/>
              </w:rPr>
              <w:t>Number (%) c</w:t>
            </w:r>
            <w:r w:rsidRPr="001B27DA">
              <w:rPr>
                <w:rFonts w:eastAsiaTheme="majorEastAsia" w:cstheme="majorBidi"/>
              </w:rPr>
              <w:t>onfirmed diagnosis</w:t>
            </w:r>
            <w:r>
              <w:rPr>
                <w:rFonts w:eastAsiaTheme="majorEastAsia" w:cstheme="majorBidi"/>
              </w:rPr>
              <w:t xml:space="preserve"> and severity</w:t>
            </w:r>
          </w:p>
        </w:tc>
      </w:tr>
      <w:tr w:rsidR="00F734B3" w14:paraId="1BC3B2B8" w14:textId="77777777" w:rsidTr="00A278A5">
        <w:tc>
          <w:tcPr>
            <w:tcW w:w="4158" w:type="dxa"/>
          </w:tcPr>
          <w:p w14:paraId="62F897D8" w14:textId="77777777" w:rsidR="00F734B3" w:rsidRDefault="00F734B3" w:rsidP="00A278A5">
            <w:pPr>
              <w:jc w:val="both"/>
            </w:pPr>
            <w:r>
              <w:t>Number (%) provided physical activity advice</w:t>
            </w:r>
          </w:p>
        </w:tc>
        <w:tc>
          <w:tcPr>
            <w:tcW w:w="4139" w:type="dxa"/>
          </w:tcPr>
          <w:p w14:paraId="75E63672" w14:textId="77777777" w:rsidR="00F734B3" w:rsidRDefault="00F734B3" w:rsidP="00A278A5">
            <w:pPr>
              <w:jc w:val="both"/>
            </w:pPr>
            <w:r>
              <w:t>Number (%) provided physical activity advice</w:t>
            </w:r>
          </w:p>
        </w:tc>
      </w:tr>
      <w:tr w:rsidR="00F734B3" w14:paraId="7F3FD524" w14:textId="77777777" w:rsidTr="00A278A5">
        <w:tc>
          <w:tcPr>
            <w:tcW w:w="4158" w:type="dxa"/>
          </w:tcPr>
          <w:p w14:paraId="3DAC07B3" w14:textId="77777777" w:rsidR="00F734B3" w:rsidRDefault="00F734B3" w:rsidP="00A278A5">
            <w:pPr>
              <w:jc w:val="both"/>
            </w:pPr>
            <w:r>
              <w:t>Number (%) eligible for pulm rehab</w:t>
            </w:r>
          </w:p>
        </w:tc>
        <w:tc>
          <w:tcPr>
            <w:tcW w:w="4139" w:type="dxa"/>
          </w:tcPr>
          <w:p w14:paraId="0BB0231D" w14:textId="77777777" w:rsidR="00F734B3" w:rsidRDefault="00F734B3" w:rsidP="00A278A5">
            <w:pPr>
              <w:jc w:val="both"/>
            </w:pPr>
            <w:r>
              <w:t>Number (%) eligible for pulm rehab</w:t>
            </w:r>
          </w:p>
        </w:tc>
      </w:tr>
      <w:tr w:rsidR="00F734B3" w14:paraId="206333BB" w14:textId="77777777" w:rsidTr="00A278A5">
        <w:tc>
          <w:tcPr>
            <w:tcW w:w="4158" w:type="dxa"/>
          </w:tcPr>
          <w:p w14:paraId="4EE0BC77" w14:textId="77777777" w:rsidR="00F734B3" w:rsidRDefault="00F734B3" w:rsidP="00A278A5">
            <w:pPr>
              <w:jc w:val="both"/>
            </w:pPr>
            <w:r>
              <w:t>Number (%) referred to pulm rehab</w:t>
            </w:r>
          </w:p>
        </w:tc>
        <w:tc>
          <w:tcPr>
            <w:tcW w:w="4139" w:type="dxa"/>
          </w:tcPr>
          <w:p w14:paraId="1EAAFAC6" w14:textId="77777777" w:rsidR="00F734B3" w:rsidRDefault="00F734B3" w:rsidP="00A278A5">
            <w:pPr>
              <w:jc w:val="both"/>
            </w:pPr>
            <w:r>
              <w:t>Number (%) referred to pulm rehab</w:t>
            </w:r>
          </w:p>
        </w:tc>
      </w:tr>
      <w:tr w:rsidR="00F734B3" w14:paraId="75AC28EA" w14:textId="77777777" w:rsidTr="00A278A5">
        <w:tc>
          <w:tcPr>
            <w:tcW w:w="4158" w:type="dxa"/>
          </w:tcPr>
          <w:p w14:paraId="18C45072" w14:textId="77777777" w:rsidR="00F734B3" w:rsidRDefault="00F734B3" w:rsidP="00A278A5">
            <w:pPr>
              <w:jc w:val="both"/>
            </w:pPr>
            <w:r>
              <w:t>Number (%) attended pulm rehab</w:t>
            </w:r>
          </w:p>
        </w:tc>
        <w:tc>
          <w:tcPr>
            <w:tcW w:w="4139" w:type="dxa"/>
          </w:tcPr>
          <w:p w14:paraId="3E4EF224" w14:textId="77777777" w:rsidR="00F734B3" w:rsidRDefault="00F734B3" w:rsidP="00A278A5">
            <w:pPr>
              <w:jc w:val="both"/>
            </w:pPr>
            <w:r>
              <w:t>Number (%) attended pulm rehab</w:t>
            </w:r>
          </w:p>
        </w:tc>
      </w:tr>
      <w:tr w:rsidR="009E49E0" w14:paraId="1BD13568" w14:textId="77777777" w:rsidTr="00A278A5">
        <w:tc>
          <w:tcPr>
            <w:tcW w:w="4158" w:type="dxa"/>
          </w:tcPr>
          <w:p w14:paraId="34FD630A" w14:textId="43FA90DA" w:rsidR="009E49E0" w:rsidRDefault="009E49E0" w:rsidP="00A278A5">
            <w:pPr>
              <w:jc w:val="both"/>
            </w:pPr>
            <w:r>
              <w:t>Number (%) with result of incremental step test</w:t>
            </w:r>
          </w:p>
        </w:tc>
        <w:tc>
          <w:tcPr>
            <w:tcW w:w="4139" w:type="dxa"/>
          </w:tcPr>
          <w:p w14:paraId="77CD58B6" w14:textId="39977575" w:rsidR="009E49E0" w:rsidRDefault="009E49E0" w:rsidP="00A278A5">
            <w:pPr>
              <w:jc w:val="both"/>
            </w:pPr>
            <w:r>
              <w:t>Number (%) with result of incremental step test</w:t>
            </w:r>
          </w:p>
        </w:tc>
      </w:tr>
    </w:tbl>
    <w:p w14:paraId="68AA910A" w14:textId="77777777" w:rsidR="00A278A5" w:rsidRDefault="00A278A5" w:rsidP="00A278A5">
      <w:pPr>
        <w:pStyle w:val="ListParagraph"/>
        <w:jc w:val="both"/>
        <w:rPr>
          <w:b/>
        </w:rPr>
      </w:pPr>
    </w:p>
    <w:p w14:paraId="728B2C88" w14:textId="77777777" w:rsidR="00A278A5" w:rsidRPr="00A278A5" w:rsidRDefault="00A278A5" w:rsidP="00A278A5">
      <w:pPr>
        <w:pStyle w:val="ListParagraph"/>
        <w:jc w:val="both"/>
        <w:rPr>
          <w:b/>
        </w:rPr>
      </w:pPr>
      <w:r w:rsidRPr="00A278A5">
        <w:rPr>
          <w:b/>
        </w:rPr>
        <w:t>Patient outcomes</w:t>
      </w:r>
    </w:p>
    <w:p w14:paraId="50E4143E" w14:textId="74032162" w:rsidR="00036952" w:rsidRDefault="00036952" w:rsidP="005A2016">
      <w:pPr>
        <w:spacing w:after="120" w:line="240" w:lineRule="auto"/>
      </w:pPr>
      <w:r>
        <w:t xml:space="preserve">The patient outcomes are listed in the table below. The data will be collected at baseline and at the three-month follow-up visit with the physiotherapist so level of change in the outcomes following the intervention can be determined. If patients are unable to attend the appointment at three months with the physiotherapist, the </w:t>
      </w:r>
      <w:r w:rsidR="00F251F7">
        <w:t>research assistant</w:t>
      </w:r>
      <w:r>
        <w:t xml:space="preserve"> will complete the assessment by telephone.</w:t>
      </w:r>
      <w:r w:rsidR="00A278A5" w:rsidRPr="00A278A5">
        <w:t xml:space="preserve"> </w:t>
      </w:r>
    </w:p>
    <w:tbl>
      <w:tblPr>
        <w:tblStyle w:val="TableGrid"/>
        <w:tblW w:w="0" w:type="auto"/>
        <w:tblLook w:val="04A0" w:firstRow="1" w:lastRow="0" w:firstColumn="1" w:lastColumn="0" w:noHBand="0" w:noVBand="1"/>
      </w:tblPr>
      <w:tblGrid>
        <w:gridCol w:w="4145"/>
        <w:gridCol w:w="4145"/>
      </w:tblGrid>
      <w:tr w:rsidR="00A278A5" w:rsidRPr="00A278A5" w14:paraId="519AF3A4" w14:textId="77777777" w:rsidTr="00A278A5">
        <w:tc>
          <w:tcPr>
            <w:tcW w:w="4145" w:type="dxa"/>
          </w:tcPr>
          <w:p w14:paraId="3D22CAB6" w14:textId="77777777" w:rsidR="00A278A5" w:rsidRPr="00A278A5" w:rsidRDefault="00A278A5" w:rsidP="00A278A5">
            <w:pPr>
              <w:jc w:val="both"/>
              <w:rPr>
                <w:rStyle w:val="IntenseEmphasis"/>
                <w:color w:val="auto"/>
              </w:rPr>
            </w:pPr>
            <w:r w:rsidRPr="00A278A5">
              <w:rPr>
                <w:rStyle w:val="IntenseEmphasis"/>
                <w:color w:val="auto"/>
              </w:rPr>
              <w:t>Existing COPD</w:t>
            </w:r>
          </w:p>
        </w:tc>
        <w:tc>
          <w:tcPr>
            <w:tcW w:w="4145" w:type="dxa"/>
          </w:tcPr>
          <w:p w14:paraId="7AC779DC" w14:textId="1502119E" w:rsidR="00A278A5" w:rsidRPr="00A278A5" w:rsidRDefault="009E49E0" w:rsidP="00A278A5">
            <w:pPr>
              <w:jc w:val="both"/>
              <w:rPr>
                <w:rStyle w:val="IntenseEmphasis"/>
                <w:color w:val="auto"/>
              </w:rPr>
            </w:pPr>
            <w:r>
              <w:rPr>
                <w:rStyle w:val="IntenseEmphasis"/>
                <w:color w:val="auto"/>
              </w:rPr>
              <w:t>New cases of</w:t>
            </w:r>
            <w:r w:rsidR="00A278A5" w:rsidRPr="00A278A5">
              <w:rPr>
                <w:rStyle w:val="IntenseEmphasis"/>
                <w:color w:val="auto"/>
              </w:rPr>
              <w:t xml:space="preserve"> COPD</w:t>
            </w:r>
          </w:p>
        </w:tc>
      </w:tr>
      <w:tr w:rsidR="005A2016" w:rsidRPr="00A278A5" w14:paraId="6450F2A5" w14:textId="77777777" w:rsidTr="00A278A5">
        <w:tc>
          <w:tcPr>
            <w:tcW w:w="4145" w:type="dxa"/>
          </w:tcPr>
          <w:p w14:paraId="4081CB32" w14:textId="77777777" w:rsidR="005A2016" w:rsidRPr="00A278A5" w:rsidRDefault="005A2016" w:rsidP="005A2016">
            <w:pPr>
              <w:jc w:val="both"/>
              <w:rPr>
                <w:rStyle w:val="IntenseEmphasis"/>
                <w:b w:val="0"/>
                <w:i w:val="0"/>
                <w:color w:val="auto"/>
              </w:rPr>
            </w:pPr>
            <w:r w:rsidRPr="00A278A5">
              <w:rPr>
                <w:rStyle w:val="IntenseEmphasis"/>
                <w:b w:val="0"/>
                <w:i w:val="0"/>
                <w:color w:val="auto"/>
              </w:rPr>
              <w:t>Physical activity score</w:t>
            </w:r>
          </w:p>
        </w:tc>
        <w:tc>
          <w:tcPr>
            <w:tcW w:w="4145" w:type="dxa"/>
          </w:tcPr>
          <w:p w14:paraId="4E5D173A" w14:textId="77777777" w:rsidR="005A2016" w:rsidRPr="00A278A5" w:rsidRDefault="005A2016" w:rsidP="005A2016">
            <w:pPr>
              <w:jc w:val="both"/>
              <w:rPr>
                <w:rStyle w:val="IntenseEmphasis"/>
                <w:b w:val="0"/>
                <w:i w:val="0"/>
                <w:color w:val="auto"/>
              </w:rPr>
            </w:pPr>
            <w:r w:rsidRPr="00A278A5">
              <w:rPr>
                <w:rStyle w:val="IntenseEmphasis"/>
                <w:b w:val="0"/>
                <w:i w:val="0"/>
                <w:color w:val="auto"/>
              </w:rPr>
              <w:t>Physical activity score</w:t>
            </w:r>
          </w:p>
        </w:tc>
      </w:tr>
      <w:tr w:rsidR="005A2016" w:rsidRPr="00A278A5" w14:paraId="1B1803A0" w14:textId="77777777" w:rsidTr="00A278A5">
        <w:tc>
          <w:tcPr>
            <w:tcW w:w="4145" w:type="dxa"/>
          </w:tcPr>
          <w:p w14:paraId="10799756" w14:textId="77777777" w:rsidR="005A2016" w:rsidRPr="00A278A5" w:rsidRDefault="005A2016" w:rsidP="005A2016">
            <w:pPr>
              <w:jc w:val="both"/>
              <w:rPr>
                <w:rStyle w:val="IntenseEmphasis"/>
                <w:b w:val="0"/>
                <w:i w:val="0"/>
                <w:color w:val="auto"/>
              </w:rPr>
            </w:pPr>
            <w:r w:rsidRPr="00A278A5">
              <w:rPr>
                <w:rStyle w:val="IntenseEmphasis"/>
                <w:b w:val="0"/>
                <w:i w:val="0"/>
                <w:color w:val="auto"/>
              </w:rPr>
              <w:t>Meeting physical activity guidelines (Y/N)</w:t>
            </w:r>
          </w:p>
        </w:tc>
        <w:tc>
          <w:tcPr>
            <w:tcW w:w="4145" w:type="dxa"/>
          </w:tcPr>
          <w:p w14:paraId="23AF673B" w14:textId="77777777" w:rsidR="005A2016" w:rsidRPr="00A278A5" w:rsidRDefault="005A2016" w:rsidP="005A2016">
            <w:pPr>
              <w:jc w:val="both"/>
              <w:rPr>
                <w:rStyle w:val="IntenseEmphasis"/>
                <w:b w:val="0"/>
                <w:i w:val="0"/>
                <w:color w:val="auto"/>
              </w:rPr>
            </w:pPr>
            <w:r w:rsidRPr="00A278A5">
              <w:rPr>
                <w:rStyle w:val="IntenseEmphasis"/>
                <w:b w:val="0"/>
                <w:i w:val="0"/>
                <w:color w:val="auto"/>
              </w:rPr>
              <w:t>Meeting physical activity guidelines (Y/N)</w:t>
            </w:r>
          </w:p>
        </w:tc>
      </w:tr>
      <w:tr w:rsidR="00A278A5" w:rsidRPr="00A278A5" w14:paraId="0C5B6643" w14:textId="77777777" w:rsidTr="00A278A5">
        <w:tc>
          <w:tcPr>
            <w:tcW w:w="4145" w:type="dxa"/>
          </w:tcPr>
          <w:p w14:paraId="034FC5A7" w14:textId="77777777" w:rsidR="00A278A5" w:rsidRPr="00A278A5" w:rsidRDefault="00A278A5" w:rsidP="00A278A5">
            <w:pPr>
              <w:jc w:val="both"/>
              <w:rPr>
                <w:rStyle w:val="IntenseEmphasis"/>
                <w:b w:val="0"/>
                <w:i w:val="0"/>
                <w:color w:val="auto"/>
              </w:rPr>
            </w:pPr>
            <w:r w:rsidRPr="00A278A5">
              <w:rPr>
                <w:rStyle w:val="IntenseEmphasis"/>
                <w:b w:val="0"/>
                <w:i w:val="0"/>
                <w:color w:val="auto"/>
              </w:rPr>
              <w:t xml:space="preserve">Symptom score (CAT) </w:t>
            </w:r>
          </w:p>
        </w:tc>
        <w:tc>
          <w:tcPr>
            <w:tcW w:w="4145" w:type="dxa"/>
          </w:tcPr>
          <w:p w14:paraId="265E57CF" w14:textId="77777777" w:rsidR="00A278A5" w:rsidRPr="00A278A5" w:rsidRDefault="00A278A5" w:rsidP="00A278A5">
            <w:pPr>
              <w:jc w:val="both"/>
              <w:rPr>
                <w:rStyle w:val="IntenseEmphasis"/>
                <w:b w:val="0"/>
                <w:i w:val="0"/>
                <w:color w:val="auto"/>
              </w:rPr>
            </w:pPr>
            <w:r w:rsidRPr="00A278A5">
              <w:rPr>
                <w:rStyle w:val="IntenseEmphasis"/>
                <w:b w:val="0"/>
                <w:i w:val="0"/>
                <w:color w:val="auto"/>
              </w:rPr>
              <w:t>Symptom score (CAT)</w:t>
            </w:r>
          </w:p>
        </w:tc>
      </w:tr>
      <w:tr w:rsidR="00A278A5" w:rsidRPr="00A278A5" w14:paraId="714AB4B2" w14:textId="77777777" w:rsidTr="00A278A5">
        <w:tc>
          <w:tcPr>
            <w:tcW w:w="4145" w:type="dxa"/>
          </w:tcPr>
          <w:p w14:paraId="296EDC74" w14:textId="17C42DDE" w:rsidR="00A278A5" w:rsidRPr="00A278A5" w:rsidRDefault="00AE45AF" w:rsidP="00A278A5">
            <w:pPr>
              <w:jc w:val="both"/>
              <w:rPr>
                <w:rStyle w:val="IntenseEmphasis"/>
                <w:b w:val="0"/>
                <w:i w:val="0"/>
                <w:color w:val="auto"/>
              </w:rPr>
            </w:pPr>
            <w:r>
              <w:rPr>
                <w:rStyle w:val="IntenseEmphasis"/>
                <w:b w:val="0"/>
                <w:i w:val="0"/>
                <w:color w:val="auto"/>
              </w:rPr>
              <w:t xml:space="preserve">COPD Diagnostic Questionnaire (CDQ) </w:t>
            </w:r>
            <w:r w:rsidR="00A278A5" w:rsidRPr="00A278A5">
              <w:rPr>
                <w:rStyle w:val="IntenseEmphasis"/>
                <w:b w:val="0"/>
                <w:i w:val="0"/>
                <w:color w:val="auto"/>
              </w:rPr>
              <w:t>score</w:t>
            </w:r>
          </w:p>
        </w:tc>
        <w:tc>
          <w:tcPr>
            <w:tcW w:w="4145" w:type="dxa"/>
          </w:tcPr>
          <w:p w14:paraId="1D0C05E4" w14:textId="0FDBF326" w:rsidR="00A278A5" w:rsidRPr="00A278A5" w:rsidRDefault="00AE45AF" w:rsidP="00AE45AF">
            <w:pPr>
              <w:rPr>
                <w:rStyle w:val="IntenseEmphasis"/>
                <w:b w:val="0"/>
                <w:i w:val="0"/>
                <w:color w:val="auto"/>
              </w:rPr>
            </w:pPr>
            <w:r>
              <w:rPr>
                <w:rStyle w:val="IntenseEmphasis"/>
                <w:b w:val="0"/>
                <w:i w:val="0"/>
                <w:color w:val="auto"/>
              </w:rPr>
              <w:t xml:space="preserve">COPD Diagnostic Questionnaire (CDQ) </w:t>
            </w:r>
            <w:r w:rsidR="00A278A5" w:rsidRPr="00A278A5">
              <w:rPr>
                <w:rStyle w:val="IntenseEmphasis"/>
                <w:b w:val="0"/>
                <w:i w:val="0"/>
                <w:color w:val="auto"/>
              </w:rPr>
              <w:t>score</w:t>
            </w:r>
          </w:p>
        </w:tc>
      </w:tr>
      <w:tr w:rsidR="00A278A5" w:rsidRPr="00A278A5" w14:paraId="785DE676" w14:textId="77777777" w:rsidTr="00A278A5">
        <w:tc>
          <w:tcPr>
            <w:tcW w:w="4145" w:type="dxa"/>
          </w:tcPr>
          <w:p w14:paraId="5A030BB2" w14:textId="77777777" w:rsidR="00A278A5" w:rsidRPr="00A278A5" w:rsidRDefault="00A278A5" w:rsidP="00A278A5">
            <w:pPr>
              <w:jc w:val="both"/>
              <w:rPr>
                <w:rStyle w:val="IntenseEmphasis"/>
                <w:b w:val="0"/>
                <w:i w:val="0"/>
                <w:color w:val="auto"/>
              </w:rPr>
            </w:pPr>
            <w:r w:rsidRPr="00A278A5">
              <w:rPr>
                <w:rStyle w:val="IntenseEmphasis"/>
                <w:b w:val="0"/>
                <w:i w:val="0"/>
                <w:color w:val="auto"/>
              </w:rPr>
              <w:t>Patient activation measure (PAM)</w:t>
            </w:r>
          </w:p>
        </w:tc>
        <w:tc>
          <w:tcPr>
            <w:tcW w:w="4145" w:type="dxa"/>
          </w:tcPr>
          <w:p w14:paraId="41E48F65" w14:textId="77777777" w:rsidR="00A278A5" w:rsidRPr="00A278A5" w:rsidRDefault="00A278A5" w:rsidP="00A278A5">
            <w:pPr>
              <w:jc w:val="both"/>
              <w:rPr>
                <w:rStyle w:val="IntenseEmphasis"/>
                <w:b w:val="0"/>
                <w:i w:val="0"/>
                <w:color w:val="auto"/>
              </w:rPr>
            </w:pPr>
            <w:r w:rsidRPr="00A278A5">
              <w:rPr>
                <w:rStyle w:val="IntenseEmphasis"/>
                <w:b w:val="0"/>
                <w:i w:val="0"/>
                <w:color w:val="auto"/>
              </w:rPr>
              <w:t>Patient activation measure (PAM)</w:t>
            </w:r>
          </w:p>
        </w:tc>
      </w:tr>
      <w:tr w:rsidR="00A278A5" w:rsidRPr="00A278A5" w14:paraId="512E2097" w14:textId="77777777" w:rsidTr="00A278A5">
        <w:tc>
          <w:tcPr>
            <w:tcW w:w="4145" w:type="dxa"/>
          </w:tcPr>
          <w:p w14:paraId="455F35BA" w14:textId="77777777" w:rsidR="00A278A5" w:rsidRPr="00A278A5" w:rsidRDefault="00A278A5" w:rsidP="00A278A5">
            <w:pPr>
              <w:jc w:val="both"/>
              <w:rPr>
                <w:rStyle w:val="IntenseEmphasis"/>
                <w:b w:val="0"/>
                <w:i w:val="0"/>
                <w:color w:val="auto"/>
              </w:rPr>
            </w:pPr>
            <w:r w:rsidRPr="00A278A5">
              <w:rPr>
                <w:rStyle w:val="IntenseEmphasis"/>
                <w:b w:val="0"/>
                <w:i w:val="0"/>
                <w:color w:val="auto"/>
              </w:rPr>
              <w:t>Smoking status</w:t>
            </w:r>
          </w:p>
        </w:tc>
        <w:tc>
          <w:tcPr>
            <w:tcW w:w="4145" w:type="dxa"/>
          </w:tcPr>
          <w:p w14:paraId="709CF9F5" w14:textId="77777777" w:rsidR="00A278A5" w:rsidRPr="00A278A5" w:rsidRDefault="00A278A5" w:rsidP="00A278A5">
            <w:pPr>
              <w:jc w:val="both"/>
              <w:rPr>
                <w:rStyle w:val="IntenseEmphasis"/>
                <w:b w:val="0"/>
                <w:i w:val="0"/>
                <w:color w:val="auto"/>
              </w:rPr>
            </w:pPr>
            <w:r w:rsidRPr="00A278A5">
              <w:rPr>
                <w:rStyle w:val="IntenseEmphasis"/>
                <w:b w:val="0"/>
                <w:i w:val="0"/>
                <w:color w:val="auto"/>
              </w:rPr>
              <w:t>Smoking status</w:t>
            </w:r>
          </w:p>
        </w:tc>
      </w:tr>
      <w:tr w:rsidR="00A278A5" w:rsidRPr="00A278A5" w14:paraId="6B17F15B" w14:textId="77777777" w:rsidTr="00A278A5">
        <w:tc>
          <w:tcPr>
            <w:tcW w:w="4145" w:type="dxa"/>
          </w:tcPr>
          <w:p w14:paraId="71A532F8" w14:textId="77777777" w:rsidR="00A278A5" w:rsidRPr="00A278A5" w:rsidRDefault="00A278A5" w:rsidP="00A278A5">
            <w:pPr>
              <w:jc w:val="both"/>
              <w:rPr>
                <w:rStyle w:val="IntenseEmphasis"/>
                <w:b w:val="0"/>
                <w:i w:val="0"/>
                <w:color w:val="auto"/>
              </w:rPr>
            </w:pPr>
            <w:r w:rsidRPr="00A278A5">
              <w:rPr>
                <w:rStyle w:val="IntenseEmphasis"/>
                <w:b w:val="0"/>
                <w:i w:val="0"/>
                <w:color w:val="auto"/>
              </w:rPr>
              <w:t>Self-reported exacerbations</w:t>
            </w:r>
          </w:p>
        </w:tc>
        <w:tc>
          <w:tcPr>
            <w:tcW w:w="4145" w:type="dxa"/>
          </w:tcPr>
          <w:p w14:paraId="69A1466F" w14:textId="77777777" w:rsidR="00A278A5" w:rsidRPr="00A278A5" w:rsidRDefault="00A278A5" w:rsidP="00A278A5">
            <w:pPr>
              <w:jc w:val="both"/>
              <w:rPr>
                <w:rStyle w:val="IntenseEmphasis"/>
                <w:b w:val="0"/>
                <w:i w:val="0"/>
                <w:color w:val="auto"/>
              </w:rPr>
            </w:pPr>
            <w:r w:rsidRPr="00A278A5">
              <w:rPr>
                <w:rStyle w:val="IntenseEmphasis"/>
                <w:b w:val="0"/>
                <w:i w:val="0"/>
                <w:color w:val="auto"/>
              </w:rPr>
              <w:t>Self-reported exacerbations</w:t>
            </w:r>
          </w:p>
        </w:tc>
      </w:tr>
      <w:tr w:rsidR="00A278A5" w:rsidRPr="00A278A5" w14:paraId="51D771A0" w14:textId="77777777" w:rsidTr="00A278A5">
        <w:tc>
          <w:tcPr>
            <w:tcW w:w="4145" w:type="dxa"/>
          </w:tcPr>
          <w:p w14:paraId="10931285" w14:textId="77777777" w:rsidR="00A278A5" w:rsidRPr="00A278A5" w:rsidRDefault="00A278A5" w:rsidP="00A278A5">
            <w:pPr>
              <w:jc w:val="both"/>
              <w:rPr>
                <w:rStyle w:val="IntenseEmphasis"/>
                <w:b w:val="0"/>
                <w:i w:val="0"/>
                <w:color w:val="auto"/>
              </w:rPr>
            </w:pPr>
            <w:r w:rsidRPr="00A278A5">
              <w:rPr>
                <w:rStyle w:val="IntenseEmphasis"/>
                <w:b w:val="0"/>
                <w:i w:val="0"/>
                <w:color w:val="auto"/>
              </w:rPr>
              <w:t>Self-reported hospital admission</w:t>
            </w:r>
          </w:p>
        </w:tc>
        <w:tc>
          <w:tcPr>
            <w:tcW w:w="4145" w:type="dxa"/>
          </w:tcPr>
          <w:p w14:paraId="753A1F80" w14:textId="77777777" w:rsidR="00A278A5" w:rsidRPr="00A278A5" w:rsidRDefault="00A278A5" w:rsidP="00A278A5">
            <w:pPr>
              <w:jc w:val="both"/>
              <w:rPr>
                <w:rStyle w:val="IntenseEmphasis"/>
                <w:b w:val="0"/>
                <w:i w:val="0"/>
                <w:color w:val="auto"/>
              </w:rPr>
            </w:pPr>
            <w:r w:rsidRPr="00A278A5">
              <w:rPr>
                <w:rStyle w:val="IntenseEmphasis"/>
                <w:b w:val="0"/>
                <w:i w:val="0"/>
                <w:color w:val="auto"/>
              </w:rPr>
              <w:t>Self-reported hospital admission</w:t>
            </w:r>
          </w:p>
        </w:tc>
      </w:tr>
      <w:tr w:rsidR="00A278A5" w:rsidRPr="00A278A5" w14:paraId="40D397B2" w14:textId="77777777" w:rsidTr="00A278A5">
        <w:tc>
          <w:tcPr>
            <w:tcW w:w="4145" w:type="dxa"/>
          </w:tcPr>
          <w:p w14:paraId="512EF857" w14:textId="77777777" w:rsidR="00A278A5" w:rsidRPr="00A278A5" w:rsidRDefault="00A278A5" w:rsidP="00A278A5">
            <w:pPr>
              <w:jc w:val="both"/>
              <w:rPr>
                <w:rStyle w:val="IntenseEmphasis"/>
                <w:b w:val="0"/>
                <w:i w:val="0"/>
                <w:color w:val="auto"/>
              </w:rPr>
            </w:pPr>
            <w:r w:rsidRPr="00A278A5">
              <w:rPr>
                <w:rStyle w:val="IntenseEmphasis"/>
                <w:b w:val="0"/>
                <w:i w:val="0"/>
                <w:color w:val="auto"/>
              </w:rPr>
              <w:t>Self-reported emergency attendance</w:t>
            </w:r>
          </w:p>
        </w:tc>
        <w:tc>
          <w:tcPr>
            <w:tcW w:w="4145" w:type="dxa"/>
          </w:tcPr>
          <w:p w14:paraId="11FA0D0E" w14:textId="77777777" w:rsidR="00A278A5" w:rsidRPr="00A278A5" w:rsidRDefault="00A278A5" w:rsidP="00A278A5">
            <w:pPr>
              <w:jc w:val="both"/>
              <w:rPr>
                <w:rStyle w:val="IntenseEmphasis"/>
                <w:b w:val="0"/>
                <w:i w:val="0"/>
                <w:color w:val="auto"/>
              </w:rPr>
            </w:pPr>
            <w:r w:rsidRPr="00A278A5">
              <w:rPr>
                <w:rStyle w:val="IntenseEmphasis"/>
                <w:b w:val="0"/>
                <w:i w:val="0"/>
                <w:color w:val="auto"/>
              </w:rPr>
              <w:t>Self-reported emergency attendance</w:t>
            </w:r>
          </w:p>
        </w:tc>
      </w:tr>
      <w:tr w:rsidR="00B65F1A" w:rsidRPr="00A278A5" w14:paraId="3F1327CA" w14:textId="77777777" w:rsidTr="00A278A5">
        <w:tc>
          <w:tcPr>
            <w:tcW w:w="4145" w:type="dxa"/>
          </w:tcPr>
          <w:p w14:paraId="31B85927" w14:textId="1DDD3A1D" w:rsidR="00B65F1A" w:rsidRPr="00A278A5" w:rsidRDefault="009E49E0" w:rsidP="009E49E0">
            <w:pPr>
              <w:jc w:val="both"/>
              <w:rPr>
                <w:rStyle w:val="IntenseEmphasis"/>
                <w:b w:val="0"/>
                <w:i w:val="0"/>
                <w:color w:val="auto"/>
              </w:rPr>
            </w:pPr>
            <w:r>
              <w:rPr>
                <w:rStyle w:val="IntenseEmphasis"/>
                <w:b w:val="0"/>
                <w:i w:val="0"/>
                <w:color w:val="auto"/>
              </w:rPr>
              <w:t>Result of incremental step te</w:t>
            </w:r>
            <w:r w:rsidR="00B65F1A">
              <w:rPr>
                <w:rStyle w:val="IntenseEmphasis"/>
                <w:b w:val="0"/>
                <w:i w:val="0"/>
                <w:color w:val="auto"/>
              </w:rPr>
              <w:t>st in a sub-sample of patients</w:t>
            </w:r>
          </w:p>
        </w:tc>
        <w:tc>
          <w:tcPr>
            <w:tcW w:w="4145" w:type="dxa"/>
          </w:tcPr>
          <w:p w14:paraId="0840F567" w14:textId="794A91D8" w:rsidR="00B65F1A" w:rsidRPr="00A278A5" w:rsidRDefault="009E49E0" w:rsidP="00A278A5">
            <w:pPr>
              <w:jc w:val="both"/>
              <w:rPr>
                <w:rStyle w:val="IntenseEmphasis"/>
                <w:b w:val="0"/>
                <w:i w:val="0"/>
                <w:color w:val="auto"/>
              </w:rPr>
            </w:pPr>
            <w:r>
              <w:rPr>
                <w:rStyle w:val="IntenseEmphasis"/>
                <w:b w:val="0"/>
                <w:i w:val="0"/>
                <w:color w:val="auto"/>
              </w:rPr>
              <w:t>Result of incremental step test in a sub-sample of patients</w:t>
            </w:r>
          </w:p>
        </w:tc>
      </w:tr>
    </w:tbl>
    <w:p w14:paraId="106F57B1" w14:textId="77777777" w:rsidR="00A278A5" w:rsidRDefault="00A278A5" w:rsidP="00A278A5">
      <w:pPr>
        <w:pStyle w:val="ListParagraph"/>
        <w:jc w:val="both"/>
        <w:rPr>
          <w:b/>
        </w:rPr>
      </w:pPr>
    </w:p>
    <w:p w14:paraId="1A83D47B" w14:textId="77777777" w:rsidR="00A278A5" w:rsidRPr="00A278A5" w:rsidRDefault="00A278A5" w:rsidP="00A278A5">
      <w:pPr>
        <w:pStyle w:val="ListParagraph"/>
        <w:jc w:val="both"/>
        <w:rPr>
          <w:b/>
        </w:rPr>
      </w:pPr>
      <w:r w:rsidRPr="00A278A5">
        <w:rPr>
          <w:b/>
        </w:rPr>
        <w:t>Acceptability of the partnership approach</w:t>
      </w:r>
    </w:p>
    <w:p w14:paraId="67ED530F" w14:textId="10CD735D" w:rsidR="00036952" w:rsidRDefault="00F75C90" w:rsidP="00036952">
      <w:pPr>
        <w:jc w:val="both"/>
      </w:pPr>
      <w:r>
        <w:t>All t</w:t>
      </w:r>
      <w:r w:rsidR="00A278A5">
        <w:t xml:space="preserve">he participating GPs and CDCRS physiotherapists will be asked to take part in </w:t>
      </w:r>
      <w:r w:rsidR="006221A6">
        <w:t xml:space="preserve">one </w:t>
      </w:r>
      <w:r w:rsidR="00A278A5">
        <w:t>semi-structured interview to explore their experiences of providing an integrated model of care for COPD working in partnership primary care.</w:t>
      </w:r>
      <w:r>
        <w:t xml:space="preserve">  There will be at least four GPs</w:t>
      </w:r>
      <w:r w:rsidR="003948AB">
        <w:t xml:space="preserve"> (some practices may have &gt;1 GP involved in the study) and a maximum of four physiotherapists (a CDCRS physiotherapist may work in &gt;1 </w:t>
      </w:r>
      <w:r w:rsidR="001E2E4E">
        <w:t xml:space="preserve">GP </w:t>
      </w:r>
      <w:r w:rsidR="003948AB">
        <w:t>practice) interviewed.</w:t>
      </w:r>
    </w:p>
    <w:p w14:paraId="4C2A439A" w14:textId="0F5D0241" w:rsidR="00F75C90" w:rsidRDefault="00A278A5" w:rsidP="00036952">
      <w:pPr>
        <w:jc w:val="both"/>
      </w:pPr>
      <w:r>
        <w:lastRenderedPageBreak/>
        <w:t xml:space="preserve">A sample of patients </w:t>
      </w:r>
      <w:r w:rsidR="003948AB">
        <w:t xml:space="preserve">(n = 20) </w:t>
      </w:r>
      <w:r>
        <w:t>will also be asked to take part in semi-structured interviews to explore their experience of the integrated GP-physiotherapist partnership model of care.  All interviews will be digitally recorded and transcribed verbatim in preparation for thematic analysis.</w:t>
      </w:r>
    </w:p>
    <w:p w14:paraId="4AB81CEE" w14:textId="17912D1D" w:rsidR="00F75C90" w:rsidRDefault="00F75C90" w:rsidP="00F75C90">
      <w:pPr>
        <w:jc w:val="both"/>
      </w:pPr>
      <w:r>
        <w:t xml:space="preserve">These interviews will inform </w:t>
      </w:r>
      <w:r w:rsidR="00A74D2E">
        <w:t>the</w:t>
      </w:r>
      <w:r>
        <w:t xml:space="preserve"> revision of the integrated model for COPD in preparation for a larger funding application</w:t>
      </w:r>
      <w:r w:rsidR="00A74D2E">
        <w:t xml:space="preserve"> for a cluster randomised controlled trial</w:t>
      </w:r>
      <w:r>
        <w:t xml:space="preserve">.  This </w:t>
      </w:r>
      <w:r w:rsidR="00A74D2E">
        <w:t xml:space="preserve">feasibility </w:t>
      </w:r>
      <w:r>
        <w:t xml:space="preserve">process is an essential step in the Medical Research Council guidelines for the development of complex interventions </w:t>
      </w:r>
      <w:r>
        <w:fldChar w:fldCharType="begin"/>
      </w:r>
      <w:r>
        <w:instrText xml:space="preserve"> ADDIN EN.CITE &lt;EndNote&gt;&lt;Cite&gt;&lt;Author&gt;Peter Craig&lt;/Author&gt;&lt;Year&gt;2008&lt;/Year&gt;&lt;RecNum&gt;398&lt;/RecNum&gt;&lt;DisplayText&gt;(24, 25)&lt;/DisplayText&gt;&lt;record&gt;&lt;rec-number&gt;398&lt;/rec-number&gt;&lt;foreign-keys&gt;&lt;key app="EN" db-id="xr2f9trvh2vdpoexpxop5ps60vxf5s09fxd2" timestamp="0"&gt;398&lt;/key&gt;&lt;/foreign-keys&gt;&lt;ref-type name="Journal Article"&gt;17&lt;/ref-type&gt;&lt;contributors&gt;&lt;authors&gt;&lt;author&gt;Peter Craig,&lt;/author&gt;&lt;author&gt;Paul Dieppe,&lt;/author&gt;&lt;author&gt;Sally Macintyre,&lt;/author&gt;&lt;author&gt;Susan Mitchie,&lt;/author&gt;&lt;author&gt;Irwin Nazareth,&lt;/author&gt;&lt;author&gt;Mark Petticrew,&lt;/author&gt;&lt;/authors&gt;&lt;/contributors&gt;&lt;titles&gt;&lt;title&gt;Developing and evaluating complex interventions: the new Medical Research Council guidance&lt;/title&gt;&lt;secondary-title&gt;BMJ&lt;/secondary-title&gt;&lt;/titles&gt;&lt;pages&gt;a1655&lt;/pages&gt;&lt;volume&gt;337&lt;/volume&gt;&lt;dates&gt;&lt;year&gt;2008&lt;/year&gt;&lt;/dates&gt;&lt;urls&gt;&lt;/urls&gt;&lt;/record&gt;&lt;/Cite&gt;&lt;Cite&gt;&lt;Author&gt;Campbell&lt;/Author&gt;&lt;Year&gt;2007&lt;/Year&gt;&lt;RecNum&gt;204&lt;/RecNum&gt;&lt;record&gt;&lt;rec-number&gt;204&lt;/rec-number&gt;&lt;foreign-keys&gt;&lt;key app="EN" db-id="xr2f9trvh2vdpoexpxop5ps60vxf5s09fxd2" timestamp="0"&gt;204&lt;/key&gt;&lt;/foreign-keys&gt;&lt;ref-type name="Journal Article"&gt;17&lt;/ref-type&gt;&lt;contributors&gt;&lt;authors&gt;&lt;author&gt;Campbell, Neil C.&lt;/author&gt;&lt;author&gt;Murray, Elizabeth&lt;/author&gt;&lt;author&gt;Darbyshire, Janet&lt;/author&gt;&lt;author&gt;Emery, Jon&lt;/author&gt;&lt;author&gt;Farmer, Andrew&lt;/author&gt;&lt;author&gt;Griffiths, Frances&lt;/author&gt;&lt;author&gt;Guthrie, Bruce&lt;/author&gt;&lt;author&gt;Lester, Helen&lt;/author&gt;&lt;author&gt;Wilson, Phil&lt;/author&gt;&lt;author&gt;Kinmonth, Ann Louise&lt;/author&gt;&lt;/authors&gt;&lt;/contributors&gt;&lt;titles&gt;&lt;title&gt;Designing and evaluating complex interventions to improve health care&lt;/title&gt;&lt;secondary-title&gt;BMJ&lt;/secondary-title&gt;&lt;/titles&gt;&lt;pages&gt;455-459&lt;/pages&gt;&lt;volume&gt;334&lt;/volume&gt;&lt;number&gt;7591&lt;/number&gt;&lt;dates&gt;&lt;year&gt;2007&lt;/year&gt;&lt;pub-dates&gt;&lt;date&gt;March 3, 2007&lt;/date&gt;&lt;/pub-dates&gt;&lt;/dates&gt;&lt;urls&gt;&lt;related-urls&gt;&lt;url&gt;http://www.bmj.com &lt;/url&gt;&lt;/related-urls&gt;&lt;/urls&gt;&lt;electronic-resource-num&gt;10.1136/bmj.39108.379965.BE&lt;/electronic-resource-num&gt;&lt;/record&gt;&lt;/Cite&gt;&lt;/EndNote&gt;</w:instrText>
      </w:r>
      <w:r>
        <w:fldChar w:fldCharType="separate"/>
      </w:r>
      <w:r>
        <w:rPr>
          <w:noProof/>
        </w:rPr>
        <w:t>(24, 25)</w:t>
      </w:r>
      <w:r>
        <w:fldChar w:fldCharType="end"/>
      </w:r>
      <w:r>
        <w:t>.</w:t>
      </w:r>
    </w:p>
    <w:p w14:paraId="5A6DB8AF" w14:textId="77777777" w:rsidR="00FE720D" w:rsidRPr="00FE720D" w:rsidRDefault="00FE720D" w:rsidP="005A6F21">
      <w:pPr>
        <w:keepNext/>
        <w:keepLines/>
        <w:numPr>
          <w:ilvl w:val="0"/>
          <w:numId w:val="15"/>
        </w:numPr>
        <w:spacing w:after="120" w:line="240" w:lineRule="auto"/>
        <w:outlineLvl w:val="0"/>
        <w:rPr>
          <w:rFonts w:ascii="Calibri" w:eastAsia="Times New Roman" w:hAnsi="Calibri" w:cs="Times New Roman"/>
          <w:b/>
          <w:bCs/>
          <w:color w:val="000000"/>
        </w:rPr>
      </w:pPr>
      <w:r w:rsidRPr="00FE720D">
        <w:rPr>
          <w:rFonts w:ascii="Calibri" w:eastAsia="Times New Roman" w:hAnsi="Calibri" w:cs="Times New Roman"/>
          <w:b/>
          <w:bCs/>
          <w:color w:val="000000"/>
        </w:rPr>
        <w:t>PARTICI</w:t>
      </w:r>
      <w:r w:rsidR="00A278A5">
        <w:rPr>
          <w:rFonts w:ascii="Calibri" w:eastAsia="Times New Roman" w:hAnsi="Calibri" w:cs="Times New Roman"/>
          <w:b/>
          <w:bCs/>
          <w:color w:val="000000"/>
        </w:rPr>
        <w:t>PANT ENROLLMENT</w:t>
      </w:r>
    </w:p>
    <w:p w14:paraId="3E5309AF" w14:textId="77777777" w:rsidR="00FE720D" w:rsidRPr="00A278A5" w:rsidRDefault="00FE720D" w:rsidP="005A6F21">
      <w:pPr>
        <w:numPr>
          <w:ilvl w:val="1"/>
          <w:numId w:val="15"/>
        </w:numPr>
        <w:spacing w:after="120" w:line="240" w:lineRule="auto"/>
        <w:contextualSpacing/>
        <w:rPr>
          <w:rFonts w:ascii="Calibri" w:eastAsia="Times New Roman" w:hAnsi="Calibri" w:cs="Times New Roman"/>
          <w:color w:val="000000"/>
        </w:rPr>
      </w:pPr>
      <w:r w:rsidRPr="00FE720D">
        <w:rPr>
          <w:rFonts w:ascii="Calibri" w:eastAsia="Times New Roman" w:hAnsi="Calibri" w:cs="Times New Roman"/>
          <w:b/>
          <w:color w:val="000000"/>
        </w:rPr>
        <w:t>Recruitment</w:t>
      </w:r>
    </w:p>
    <w:p w14:paraId="12A75EEF" w14:textId="77777777" w:rsidR="00A278A5" w:rsidRPr="005A2016" w:rsidRDefault="00A278A5" w:rsidP="005A2016">
      <w:pPr>
        <w:pStyle w:val="ListParagraph"/>
        <w:jc w:val="both"/>
        <w:rPr>
          <w:b/>
        </w:rPr>
      </w:pPr>
      <w:r w:rsidRPr="005A2016">
        <w:rPr>
          <w:b/>
        </w:rPr>
        <w:t>General practice identification</w:t>
      </w:r>
    </w:p>
    <w:p w14:paraId="69D42C79" w14:textId="77777777" w:rsidR="004E2DA0" w:rsidRPr="00DE746F" w:rsidRDefault="00A278A5" w:rsidP="004E2DA0">
      <w:pPr>
        <w:jc w:val="both"/>
      </w:pPr>
      <w:r w:rsidRPr="00C27CD6">
        <w:rPr>
          <w:rFonts w:eastAsiaTheme="majorEastAsia" w:cstheme="majorBidi"/>
        </w:rPr>
        <w:t>F</w:t>
      </w:r>
      <w:r>
        <w:rPr>
          <w:rFonts w:eastAsiaTheme="majorEastAsia" w:cstheme="majorBidi"/>
        </w:rPr>
        <w:t>our</w:t>
      </w:r>
      <w:r w:rsidRPr="00C27CD6">
        <w:rPr>
          <w:rFonts w:eastAsiaTheme="majorEastAsia" w:cstheme="majorBidi"/>
        </w:rPr>
        <w:t xml:space="preserve"> general practices in the Sydney North </w:t>
      </w:r>
      <w:r w:rsidRPr="00C27CD6">
        <w:rPr>
          <w:rFonts w:eastAsiaTheme="majorEastAsia" w:cstheme="majorBidi"/>
          <w:i/>
          <w:iCs/>
        </w:rPr>
        <w:t>Primary Health Network</w:t>
      </w:r>
      <w:r w:rsidRPr="00C27CD6" w:rsidDel="008653A6">
        <w:rPr>
          <w:rFonts w:eastAsiaTheme="majorEastAsia" w:cstheme="majorBidi"/>
          <w:i/>
          <w:iCs/>
        </w:rPr>
        <w:t xml:space="preserve"> </w:t>
      </w:r>
      <w:r w:rsidRPr="00C27CD6">
        <w:rPr>
          <w:rFonts w:eastAsiaTheme="majorEastAsia" w:cstheme="majorBidi"/>
        </w:rPr>
        <w:t xml:space="preserve">(SNPHN) will be </w:t>
      </w:r>
      <w:r w:rsidR="004E2DA0">
        <w:rPr>
          <w:rFonts w:eastAsiaTheme="majorEastAsia" w:cstheme="majorBidi"/>
        </w:rPr>
        <w:t xml:space="preserve">identified </w:t>
      </w:r>
      <w:r w:rsidRPr="00C27CD6">
        <w:rPr>
          <w:rFonts w:eastAsiaTheme="majorEastAsia" w:cstheme="majorBidi"/>
        </w:rPr>
        <w:t>invited to take part in this project.  General practices will be eligible if they use computerised clinical software, have a room available for use by the physiotherapist and are interested in a</w:t>
      </w:r>
      <w:r>
        <w:rPr>
          <w:rFonts w:eastAsiaTheme="majorEastAsia" w:cstheme="majorBidi"/>
        </w:rPr>
        <w:t>n integrated</w:t>
      </w:r>
      <w:r w:rsidRPr="00C27CD6">
        <w:rPr>
          <w:rFonts w:eastAsiaTheme="majorEastAsia" w:cstheme="majorBidi"/>
        </w:rPr>
        <w:t xml:space="preserve"> GP</w:t>
      </w:r>
      <w:r>
        <w:rPr>
          <w:rFonts w:eastAsiaTheme="majorEastAsia" w:cstheme="majorBidi"/>
        </w:rPr>
        <w:t>-CDCRS partnership model for</w:t>
      </w:r>
      <w:r w:rsidRPr="00C27CD6">
        <w:rPr>
          <w:rFonts w:eastAsiaTheme="majorEastAsia" w:cstheme="majorBidi"/>
        </w:rPr>
        <w:t xml:space="preserve"> COPD management. </w:t>
      </w:r>
      <w:r w:rsidR="004E2DA0">
        <w:rPr>
          <w:rFonts w:eastAsiaTheme="majorEastAsia" w:cstheme="majorBidi"/>
        </w:rPr>
        <w:t xml:space="preserve">The practices will be identified that meet the SNPHN strategic directions for integrated care and are close to one of the CDCRS community pulmonary rehabilitation programs.  </w:t>
      </w:r>
      <w:r w:rsidRPr="00C27CD6">
        <w:rPr>
          <w:rFonts w:eastAsiaTheme="majorEastAsia" w:cstheme="majorBidi"/>
        </w:rPr>
        <w:t xml:space="preserve">One member of the </w:t>
      </w:r>
      <w:r w:rsidRPr="00DE746F">
        <w:rPr>
          <w:rFonts w:eastAsiaTheme="majorEastAsia" w:cstheme="majorBidi"/>
        </w:rPr>
        <w:t xml:space="preserve">project team and the </w:t>
      </w:r>
      <w:r w:rsidR="00F251F7">
        <w:rPr>
          <w:rFonts w:eastAsiaTheme="majorEastAsia" w:cstheme="majorBidi"/>
        </w:rPr>
        <w:t>research assistant</w:t>
      </w:r>
      <w:r w:rsidRPr="00C27CD6">
        <w:rPr>
          <w:rFonts w:eastAsiaTheme="majorEastAsia" w:cstheme="majorBidi"/>
        </w:rPr>
        <w:t xml:space="preserve"> will visit the GPs to discuss the project.</w:t>
      </w:r>
      <w:r w:rsidR="004E2DA0">
        <w:rPr>
          <w:rFonts w:eastAsiaTheme="majorEastAsia" w:cstheme="majorBidi"/>
        </w:rPr>
        <w:t xml:space="preserve"> </w:t>
      </w:r>
      <w:r w:rsidR="004E2DA0" w:rsidRPr="00A74D2E">
        <w:rPr>
          <w:rFonts w:eastAsiaTheme="majorEastAsia" w:cstheme="majorBidi"/>
        </w:rPr>
        <w:t>A detailed agreement / contract will be prepared between NSLHD and the general practices taking part in the study.</w:t>
      </w:r>
    </w:p>
    <w:p w14:paraId="39F1C0EE" w14:textId="4DA28FD0" w:rsidR="00A278A5" w:rsidRPr="00DE746F" w:rsidRDefault="00A278A5" w:rsidP="00A278A5">
      <w:pPr>
        <w:jc w:val="both"/>
      </w:pPr>
    </w:p>
    <w:p w14:paraId="0A833697" w14:textId="77777777" w:rsidR="00A278A5" w:rsidRPr="00AE45AF" w:rsidRDefault="00A278A5" w:rsidP="00AE45AF">
      <w:pPr>
        <w:pStyle w:val="ListParagraph"/>
        <w:jc w:val="both"/>
        <w:rPr>
          <w:b/>
        </w:rPr>
      </w:pPr>
      <w:r w:rsidRPr="00AE45AF">
        <w:rPr>
          <w:b/>
        </w:rPr>
        <w:t>Physiotherapists</w:t>
      </w:r>
    </w:p>
    <w:p w14:paraId="66D2074F" w14:textId="77777777" w:rsidR="00A278A5" w:rsidRPr="00EE3857" w:rsidRDefault="00A278A5" w:rsidP="00A278A5">
      <w:pPr>
        <w:jc w:val="both"/>
      </w:pPr>
      <w:r w:rsidRPr="00EE3857">
        <w:rPr>
          <w:rFonts w:eastAsiaTheme="majorEastAsia" w:cstheme="majorBidi"/>
        </w:rPr>
        <w:t xml:space="preserve">The </w:t>
      </w:r>
      <w:r>
        <w:rPr>
          <w:rFonts w:eastAsiaTheme="majorEastAsia" w:cstheme="majorBidi"/>
        </w:rPr>
        <w:t xml:space="preserve">CDCRS </w:t>
      </w:r>
      <w:r w:rsidRPr="00C27CD6">
        <w:rPr>
          <w:rFonts w:eastAsia="Calibri" w:cs="Calibri"/>
        </w:rPr>
        <w:t>in Northern Sydney Local Health District</w:t>
      </w:r>
      <w:r w:rsidRPr="00EE3857">
        <w:rPr>
          <w:rFonts w:eastAsiaTheme="majorEastAsia" w:cstheme="majorBidi"/>
        </w:rPr>
        <w:t xml:space="preserve"> will identify four physiotherapists to partner with the four</w:t>
      </w:r>
      <w:r>
        <w:rPr>
          <w:rFonts w:eastAsiaTheme="majorEastAsia" w:cstheme="majorBidi"/>
        </w:rPr>
        <w:t xml:space="preserve"> local general practice</w:t>
      </w:r>
      <w:r w:rsidRPr="00EE3857">
        <w:rPr>
          <w:rFonts w:eastAsiaTheme="majorEastAsia" w:cstheme="majorBidi"/>
        </w:rPr>
        <w:t>s.</w:t>
      </w:r>
    </w:p>
    <w:p w14:paraId="226F5457" w14:textId="77777777" w:rsidR="00A278A5" w:rsidRPr="00AE45AF" w:rsidRDefault="00A278A5" w:rsidP="00AE45AF">
      <w:pPr>
        <w:pStyle w:val="ListParagraph"/>
        <w:jc w:val="both"/>
        <w:rPr>
          <w:b/>
        </w:rPr>
      </w:pPr>
      <w:r w:rsidRPr="00AE45AF">
        <w:rPr>
          <w:b/>
        </w:rPr>
        <w:t>Patients</w:t>
      </w:r>
    </w:p>
    <w:p w14:paraId="24036400" w14:textId="734EE2BA" w:rsidR="00A278A5" w:rsidRPr="00A278A5" w:rsidRDefault="00A278A5" w:rsidP="00A278A5">
      <w:pPr>
        <w:jc w:val="both"/>
      </w:pPr>
      <w:r w:rsidRPr="001B27DA">
        <w:rPr>
          <w:rFonts w:eastAsiaTheme="majorEastAsia" w:cstheme="majorBidi"/>
        </w:rPr>
        <w:t xml:space="preserve">The </w:t>
      </w:r>
      <w:r w:rsidR="00F251F7">
        <w:rPr>
          <w:rFonts w:eastAsiaTheme="majorEastAsia" w:cstheme="majorBidi"/>
        </w:rPr>
        <w:t>research assistant</w:t>
      </w:r>
      <w:r w:rsidRPr="001B27DA">
        <w:rPr>
          <w:rFonts w:eastAsiaTheme="majorEastAsia" w:cstheme="majorBidi"/>
        </w:rPr>
        <w:t xml:space="preserve"> will </w:t>
      </w:r>
      <w:r>
        <w:rPr>
          <w:rFonts w:eastAsiaTheme="majorEastAsia" w:cstheme="majorBidi"/>
        </w:rPr>
        <w:t>visit the GP practice to assist the practice staff to conduct the search of the electronic records</w:t>
      </w:r>
      <w:r w:rsidR="00240B37">
        <w:rPr>
          <w:rFonts w:eastAsiaTheme="majorEastAsia" w:cstheme="majorBidi"/>
        </w:rPr>
        <w:t xml:space="preserve"> to identify eligible patients. </w:t>
      </w:r>
      <w:r>
        <w:rPr>
          <w:rFonts w:eastAsiaTheme="majorEastAsia" w:cstheme="majorBidi"/>
        </w:rPr>
        <w:t>The list will be reviewed by the practice and patients known to be ineligible will be excluded.  L</w:t>
      </w:r>
      <w:r w:rsidRPr="001B27DA">
        <w:rPr>
          <w:rFonts w:eastAsiaTheme="majorEastAsia" w:cstheme="majorBidi"/>
        </w:rPr>
        <w:t>etter</w:t>
      </w:r>
      <w:r w:rsidR="00240B37">
        <w:rPr>
          <w:rFonts w:eastAsiaTheme="majorEastAsia" w:cstheme="majorBidi"/>
        </w:rPr>
        <w:t>s and a</w:t>
      </w:r>
      <w:r>
        <w:rPr>
          <w:rFonts w:eastAsiaTheme="majorEastAsia" w:cstheme="majorBidi"/>
        </w:rPr>
        <w:t xml:space="preserve"> </w:t>
      </w:r>
      <w:r w:rsidR="00240B37">
        <w:rPr>
          <w:rFonts w:eastAsiaTheme="majorEastAsia" w:cstheme="majorBidi"/>
        </w:rPr>
        <w:t xml:space="preserve">participant </w:t>
      </w:r>
      <w:r>
        <w:rPr>
          <w:rFonts w:eastAsiaTheme="majorEastAsia" w:cstheme="majorBidi"/>
        </w:rPr>
        <w:t>information sheet</w:t>
      </w:r>
      <w:r w:rsidRPr="001B27DA">
        <w:rPr>
          <w:rFonts w:eastAsiaTheme="majorEastAsia" w:cstheme="majorBidi"/>
        </w:rPr>
        <w:t xml:space="preserve"> </w:t>
      </w:r>
      <w:r w:rsidR="009E49E0">
        <w:rPr>
          <w:rFonts w:eastAsiaTheme="majorEastAsia" w:cstheme="majorBidi"/>
        </w:rPr>
        <w:t xml:space="preserve">with reply slip </w:t>
      </w:r>
      <w:r>
        <w:rPr>
          <w:rFonts w:eastAsiaTheme="majorEastAsia" w:cstheme="majorBidi"/>
        </w:rPr>
        <w:t xml:space="preserve">will be sent </w:t>
      </w:r>
      <w:r w:rsidRPr="001B27DA">
        <w:rPr>
          <w:rFonts w:eastAsiaTheme="majorEastAsia" w:cstheme="majorBidi"/>
        </w:rPr>
        <w:t>to al</w:t>
      </w:r>
      <w:r>
        <w:rPr>
          <w:rFonts w:eastAsiaTheme="majorEastAsia" w:cstheme="majorBidi"/>
        </w:rPr>
        <w:t>l potentially eligible patients</w:t>
      </w:r>
      <w:r w:rsidRPr="001B27DA">
        <w:rPr>
          <w:rFonts w:eastAsiaTheme="majorEastAsia" w:cstheme="majorBidi"/>
        </w:rPr>
        <w:t xml:space="preserve"> in</w:t>
      </w:r>
      <w:r w:rsidR="00240B37">
        <w:rPr>
          <w:rFonts w:eastAsiaTheme="majorEastAsia" w:cstheme="majorBidi"/>
        </w:rPr>
        <w:t>viting them to attend for assessment</w:t>
      </w:r>
      <w:r w:rsidRPr="001B27DA">
        <w:rPr>
          <w:rFonts w:eastAsiaTheme="majorEastAsia" w:cstheme="majorBidi"/>
        </w:rPr>
        <w:t xml:space="preserve"> with the </w:t>
      </w:r>
      <w:r w:rsidR="00240B37">
        <w:rPr>
          <w:rFonts w:eastAsiaTheme="majorEastAsia" w:cstheme="majorBidi"/>
        </w:rPr>
        <w:t xml:space="preserve">CDCRS </w:t>
      </w:r>
      <w:r w:rsidRPr="001B27DA">
        <w:rPr>
          <w:rFonts w:eastAsiaTheme="majorEastAsia" w:cstheme="majorBidi"/>
        </w:rPr>
        <w:t xml:space="preserve">physiotherapist.  </w:t>
      </w:r>
      <w:r>
        <w:rPr>
          <w:rFonts w:eastAsiaTheme="majorEastAsia" w:cstheme="majorBidi"/>
        </w:rPr>
        <w:t>Patients without a diagnosis</w:t>
      </w:r>
      <w:r w:rsidR="00240B37">
        <w:rPr>
          <w:rFonts w:eastAsiaTheme="majorEastAsia" w:cstheme="majorBidi"/>
        </w:rPr>
        <w:t xml:space="preserve"> of COPD</w:t>
      </w:r>
      <w:r>
        <w:rPr>
          <w:rFonts w:eastAsiaTheme="majorEastAsia" w:cstheme="majorBidi"/>
        </w:rPr>
        <w:t xml:space="preserve"> will also be sent the CDQ</w:t>
      </w:r>
      <w:r w:rsidR="00AE45AF">
        <w:rPr>
          <w:rFonts w:eastAsiaTheme="majorEastAsia" w:cstheme="majorBidi"/>
        </w:rPr>
        <w:t xml:space="preserve"> with the </w:t>
      </w:r>
      <w:r w:rsidR="00240B37">
        <w:rPr>
          <w:rFonts w:eastAsiaTheme="majorEastAsia" w:cstheme="majorBidi"/>
        </w:rPr>
        <w:t>participant</w:t>
      </w:r>
      <w:r w:rsidR="00AE45AF">
        <w:rPr>
          <w:rFonts w:eastAsiaTheme="majorEastAsia" w:cstheme="majorBidi"/>
        </w:rPr>
        <w:t xml:space="preserve"> information sheet</w:t>
      </w:r>
      <w:r w:rsidR="009E49E0">
        <w:rPr>
          <w:rFonts w:eastAsiaTheme="majorEastAsia" w:cstheme="majorBidi"/>
        </w:rPr>
        <w:t xml:space="preserve"> and reply slip</w:t>
      </w:r>
      <w:r>
        <w:rPr>
          <w:rFonts w:eastAsiaTheme="majorEastAsia" w:cstheme="majorBidi"/>
        </w:rPr>
        <w:t xml:space="preserve">.  </w:t>
      </w:r>
      <w:r w:rsidRPr="001B27DA">
        <w:rPr>
          <w:rFonts w:eastAsiaTheme="majorEastAsia" w:cstheme="majorBidi"/>
        </w:rPr>
        <w:t>The</w:t>
      </w:r>
      <w:r>
        <w:rPr>
          <w:rFonts w:eastAsiaTheme="majorEastAsia" w:cstheme="majorBidi"/>
        </w:rPr>
        <w:t xml:space="preserve"> </w:t>
      </w:r>
      <w:r w:rsidR="00F251F7">
        <w:rPr>
          <w:rFonts w:eastAsiaTheme="majorEastAsia" w:cstheme="majorBidi"/>
        </w:rPr>
        <w:t>research assistant</w:t>
      </w:r>
      <w:r>
        <w:rPr>
          <w:rFonts w:eastAsiaTheme="majorEastAsia" w:cstheme="majorBidi"/>
        </w:rPr>
        <w:t xml:space="preserve"> or</w:t>
      </w:r>
      <w:r w:rsidRPr="001B27DA">
        <w:rPr>
          <w:rFonts w:eastAsiaTheme="majorEastAsia" w:cstheme="majorBidi"/>
        </w:rPr>
        <w:t xml:space="preserve"> the practice reception staff will make an appointment with the </w:t>
      </w:r>
      <w:r>
        <w:rPr>
          <w:rFonts w:eastAsiaTheme="majorEastAsia" w:cstheme="majorBidi"/>
        </w:rPr>
        <w:t xml:space="preserve">CDCRS </w:t>
      </w:r>
      <w:r w:rsidRPr="001B27DA">
        <w:rPr>
          <w:rFonts w:eastAsiaTheme="majorEastAsia" w:cstheme="majorBidi"/>
        </w:rPr>
        <w:t>physiotherapist for those patients who express an interest</w:t>
      </w:r>
      <w:r w:rsidR="009E49E0">
        <w:rPr>
          <w:rFonts w:eastAsiaTheme="majorEastAsia" w:cstheme="majorBidi"/>
        </w:rPr>
        <w:t xml:space="preserve"> </w:t>
      </w:r>
      <w:r w:rsidR="00240B37">
        <w:rPr>
          <w:rFonts w:eastAsiaTheme="majorEastAsia" w:cstheme="majorBidi"/>
        </w:rPr>
        <w:t xml:space="preserve">in the study </w:t>
      </w:r>
      <w:r w:rsidR="009E49E0">
        <w:rPr>
          <w:rFonts w:eastAsiaTheme="majorEastAsia" w:cstheme="majorBidi"/>
        </w:rPr>
        <w:t>by returning the reply slip</w:t>
      </w:r>
      <w:r w:rsidR="00240B37">
        <w:rPr>
          <w:rFonts w:eastAsiaTheme="majorEastAsia" w:cstheme="majorBidi"/>
        </w:rPr>
        <w:t xml:space="preserve"> or by directly contacting (in person or via telephone) the GP practice</w:t>
      </w:r>
      <w:r w:rsidRPr="001B27DA">
        <w:rPr>
          <w:rFonts w:eastAsiaTheme="majorEastAsia" w:cstheme="majorBidi"/>
        </w:rPr>
        <w:t>.</w:t>
      </w:r>
      <w:r>
        <w:rPr>
          <w:rFonts w:eastAsiaTheme="majorEastAsia" w:cstheme="majorBidi"/>
        </w:rPr>
        <w:t xml:space="preserve">  </w:t>
      </w:r>
      <w:r w:rsidRPr="001B07C9">
        <w:rPr>
          <w:rFonts w:eastAsiaTheme="minorEastAsia"/>
        </w:rPr>
        <w:t>Patients will be</w:t>
      </w:r>
      <w:r w:rsidRPr="00B51C16">
        <w:rPr>
          <w:rFonts w:eastAsiaTheme="minorEastAsia"/>
        </w:rPr>
        <w:t xml:space="preserve"> </w:t>
      </w:r>
      <w:r>
        <w:rPr>
          <w:rFonts w:eastAsiaTheme="minorEastAsia"/>
        </w:rPr>
        <w:t xml:space="preserve">excluded if they are </w:t>
      </w:r>
      <w:r w:rsidRPr="00B51C16">
        <w:rPr>
          <w:rFonts w:eastAsiaTheme="minorEastAsia"/>
        </w:rPr>
        <w:t>unable to understand English sufficiently to complete study ques</w:t>
      </w:r>
      <w:r>
        <w:rPr>
          <w:rFonts w:eastAsiaTheme="minorEastAsia"/>
        </w:rPr>
        <w:t>tionnaires or procedures, or have</w:t>
      </w:r>
      <w:r w:rsidRPr="00B51C16">
        <w:rPr>
          <w:rFonts w:eastAsiaTheme="minorEastAsia"/>
        </w:rPr>
        <w:t xml:space="preserve"> cognitive impairme</w:t>
      </w:r>
      <w:r>
        <w:rPr>
          <w:rFonts w:eastAsiaTheme="minorEastAsia"/>
        </w:rPr>
        <w:t>nt (as assessed by the nurse or</w:t>
      </w:r>
      <w:r w:rsidRPr="00B51C16">
        <w:rPr>
          <w:rFonts w:eastAsiaTheme="minorEastAsia"/>
        </w:rPr>
        <w:t xml:space="preserve"> GP)</w:t>
      </w:r>
      <w:r>
        <w:rPr>
          <w:rFonts w:eastAsiaTheme="minorEastAsia"/>
        </w:rPr>
        <w:t>.</w:t>
      </w:r>
    </w:p>
    <w:p w14:paraId="31201809" w14:textId="77777777" w:rsidR="00A278A5" w:rsidRDefault="00A278A5" w:rsidP="00A278A5">
      <w:pPr>
        <w:jc w:val="both"/>
        <w:rPr>
          <w:rFonts w:eastAsiaTheme="minorEastAsia"/>
        </w:rPr>
      </w:pPr>
      <w:r>
        <w:rPr>
          <w:rFonts w:eastAsiaTheme="minorEastAsia"/>
        </w:rPr>
        <w:t>The GP-CDCRS physiotherapist integrated model of care will target t</w:t>
      </w:r>
      <w:r w:rsidRPr="00F04412">
        <w:rPr>
          <w:rFonts w:eastAsiaTheme="minorEastAsia"/>
        </w:rPr>
        <w:t>wo groups of patients:</w:t>
      </w:r>
    </w:p>
    <w:p w14:paraId="3746E869" w14:textId="14AAD853" w:rsidR="00A278A5" w:rsidRDefault="00A278A5" w:rsidP="00A278A5">
      <w:pPr>
        <w:jc w:val="both"/>
        <w:rPr>
          <w:rFonts w:eastAsiaTheme="minorEastAsia"/>
          <w:b/>
          <w:bCs/>
          <w:i/>
          <w:iCs/>
        </w:rPr>
      </w:pPr>
      <w:r>
        <w:rPr>
          <w:rFonts w:eastAsiaTheme="minorEastAsia"/>
          <w:b/>
          <w:bCs/>
          <w:i/>
          <w:iCs/>
        </w:rPr>
        <w:t xml:space="preserve">New cases of COPD: </w:t>
      </w:r>
      <w:r w:rsidRPr="00B51C16">
        <w:rPr>
          <w:rFonts w:eastAsiaTheme="minorEastAsia"/>
        </w:rPr>
        <w:t>Patients w</w:t>
      </w:r>
      <w:r>
        <w:rPr>
          <w:rFonts w:eastAsiaTheme="minorEastAsia"/>
        </w:rPr>
        <w:t xml:space="preserve">ill be identified </w:t>
      </w:r>
      <w:r w:rsidRPr="00B51C16">
        <w:rPr>
          <w:rFonts w:eastAsiaTheme="minorEastAsia"/>
        </w:rPr>
        <w:t xml:space="preserve">if they </w:t>
      </w:r>
      <w:r>
        <w:rPr>
          <w:rFonts w:eastAsiaTheme="minorEastAsia"/>
        </w:rPr>
        <w:t>have</w:t>
      </w:r>
      <w:r w:rsidRPr="00B51C16">
        <w:rPr>
          <w:rFonts w:eastAsiaTheme="minorEastAsia"/>
        </w:rPr>
        <w:t xml:space="preserve"> attended the practice at least twice, with at least one visit in the preceding 12 months,</w:t>
      </w:r>
      <w:r>
        <w:rPr>
          <w:rFonts w:eastAsiaTheme="minorEastAsia"/>
        </w:rPr>
        <w:t xml:space="preserve"> are aged</w:t>
      </w:r>
      <w:r w:rsidRPr="00B51C16">
        <w:rPr>
          <w:rFonts w:eastAsiaTheme="minorEastAsia"/>
        </w:rPr>
        <w:t xml:space="preserve"> 40</w:t>
      </w:r>
      <w:r w:rsidR="004E2DA0">
        <w:rPr>
          <w:rFonts w:eastAsiaTheme="minorEastAsia"/>
        </w:rPr>
        <w:t xml:space="preserve"> or over</w:t>
      </w:r>
      <w:r w:rsidRPr="00B51C16">
        <w:rPr>
          <w:rFonts w:eastAsiaTheme="minorEastAsia"/>
        </w:rPr>
        <w:t xml:space="preserve">, and </w:t>
      </w:r>
      <w:r>
        <w:rPr>
          <w:rFonts w:eastAsiaTheme="minorEastAsia"/>
        </w:rPr>
        <w:t>have</w:t>
      </w:r>
      <w:r w:rsidRPr="00B51C16">
        <w:rPr>
          <w:rFonts w:eastAsiaTheme="minorEastAsia"/>
        </w:rPr>
        <w:t xml:space="preserve"> a documented history of smoking</w:t>
      </w:r>
      <w:r>
        <w:rPr>
          <w:rFonts w:eastAsiaTheme="minorEastAsia"/>
        </w:rPr>
        <w:t xml:space="preserve"> </w:t>
      </w:r>
      <w:r w:rsidRPr="001B07C9">
        <w:rPr>
          <w:rFonts w:eastAsiaTheme="minorEastAsia"/>
        </w:rPr>
        <w:t>(current or former smoker)</w:t>
      </w:r>
      <w:r w:rsidR="00A74D2E">
        <w:rPr>
          <w:rFonts w:eastAsiaTheme="minorEastAsia"/>
        </w:rPr>
        <w:t xml:space="preserve"> in their medical notes</w:t>
      </w:r>
      <w:r>
        <w:rPr>
          <w:rFonts w:eastAsiaTheme="minorEastAsia"/>
        </w:rPr>
        <w:t xml:space="preserve">.  </w:t>
      </w:r>
      <w:r w:rsidR="00F75C90">
        <w:rPr>
          <w:rFonts w:eastAsiaTheme="minorEastAsia"/>
        </w:rPr>
        <w:t xml:space="preserve">A history of current smoking or past </w:t>
      </w:r>
      <w:r w:rsidR="00F75C90">
        <w:rPr>
          <w:rFonts w:eastAsiaTheme="minorEastAsia"/>
        </w:rPr>
        <w:lastRenderedPageBreak/>
        <w:t>smoking will identify those patients who are at high risk of developing COPD</w:t>
      </w:r>
      <w:r w:rsidR="00DB5F55">
        <w:rPr>
          <w:rFonts w:eastAsiaTheme="minorEastAsia"/>
        </w:rPr>
        <w:t>. T</w:t>
      </w:r>
      <w:r w:rsidR="00F75C90">
        <w:rPr>
          <w:rFonts w:eastAsiaTheme="minorEastAsia"/>
        </w:rPr>
        <w:t xml:space="preserve">his inclusion criteria has been used in </w:t>
      </w:r>
      <w:r w:rsidR="00943A51">
        <w:rPr>
          <w:rFonts w:eastAsiaTheme="minorEastAsia"/>
        </w:rPr>
        <w:t xml:space="preserve">a </w:t>
      </w:r>
      <w:r w:rsidR="00F75C90">
        <w:rPr>
          <w:rFonts w:eastAsiaTheme="minorEastAsia"/>
        </w:rPr>
        <w:t xml:space="preserve">previous primary care </w:t>
      </w:r>
      <w:r w:rsidR="00A74D2E">
        <w:rPr>
          <w:rFonts w:eastAsiaTheme="minorEastAsia"/>
        </w:rPr>
        <w:t xml:space="preserve">COPD </w:t>
      </w:r>
      <w:r w:rsidR="00943A51">
        <w:rPr>
          <w:rFonts w:eastAsiaTheme="minorEastAsia"/>
        </w:rPr>
        <w:t>case finding study</w:t>
      </w:r>
      <w:r w:rsidR="00F75C90">
        <w:rPr>
          <w:rFonts w:eastAsiaTheme="minorEastAsia"/>
        </w:rPr>
        <w:t xml:space="preserve"> </w:t>
      </w:r>
      <w:r w:rsidR="00F75C90">
        <w:rPr>
          <w:rFonts w:eastAsiaTheme="minorEastAsia"/>
        </w:rPr>
        <w:fldChar w:fldCharType="begin">
          <w:fldData xml:space="preserve">PEVuZE5vdGU+PENpdGU+PEF1dGhvcj5ad2FyPC9BdXRob3I+PFllYXI+MjAxNjwvWWVhcj48UmVj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</w:fldData>
        </w:fldChar>
      </w:r>
      <w:r w:rsidR="00F75C90">
        <w:rPr>
          <w:rFonts w:eastAsiaTheme="minorEastAsia"/>
        </w:rPr>
        <w:instrText xml:space="preserve"> ADDIN EN.CITE </w:instrText>
      </w:r>
      <w:r w:rsidR="00F75C90">
        <w:rPr>
          <w:rFonts w:eastAsiaTheme="minorEastAsia"/>
        </w:rPr>
        <w:fldChar w:fldCharType="begin">
          <w:fldData xml:space="preserve">PEVuZE5vdGU+PENpdGU+PEF1dGhvcj5ad2FyPC9BdXRob3I+PFllYXI+MjAxNjwvWWVhcj48UmVj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</w:fldData>
        </w:fldChar>
      </w:r>
      <w:r w:rsidR="00F75C90">
        <w:rPr>
          <w:rFonts w:eastAsiaTheme="minorEastAsia"/>
        </w:rPr>
        <w:instrText xml:space="preserve"> ADDIN EN.CITE.DATA </w:instrText>
      </w:r>
      <w:r w:rsidR="00F75C90">
        <w:rPr>
          <w:rFonts w:eastAsiaTheme="minorEastAsia"/>
        </w:rPr>
      </w:r>
      <w:r w:rsidR="00F75C90">
        <w:rPr>
          <w:rFonts w:eastAsiaTheme="minorEastAsia"/>
        </w:rPr>
        <w:fldChar w:fldCharType="end"/>
      </w:r>
      <w:r w:rsidR="00F75C90">
        <w:rPr>
          <w:rFonts w:eastAsiaTheme="minorEastAsia"/>
        </w:rPr>
      </w:r>
      <w:r w:rsidR="00F75C90">
        <w:rPr>
          <w:rFonts w:eastAsiaTheme="minorEastAsia"/>
        </w:rPr>
        <w:fldChar w:fldCharType="separate"/>
      </w:r>
      <w:r w:rsidR="00F75C90">
        <w:rPr>
          <w:rFonts w:eastAsiaTheme="minorEastAsia"/>
          <w:noProof/>
        </w:rPr>
        <w:t>(22, 26)</w:t>
      </w:r>
      <w:r w:rsidR="00F75C90">
        <w:rPr>
          <w:rFonts w:eastAsiaTheme="minorEastAsia"/>
        </w:rPr>
        <w:fldChar w:fldCharType="end"/>
      </w:r>
      <w:r w:rsidR="00F75C90">
        <w:rPr>
          <w:rFonts w:eastAsiaTheme="minorEastAsia"/>
        </w:rPr>
        <w:t xml:space="preserve">. </w:t>
      </w:r>
      <w:r>
        <w:rPr>
          <w:rFonts w:eastAsiaTheme="minorEastAsia"/>
        </w:rPr>
        <w:t>Patients will be asked to complete the CDQ.  They will be eligible for assessment if they</w:t>
      </w:r>
      <w:r w:rsidRPr="001B07C9">
        <w:rPr>
          <w:rFonts w:eastAsiaTheme="minorEastAsia"/>
        </w:rPr>
        <w:t xml:space="preserve"> have a score of </w:t>
      </w:r>
      <w:r>
        <w:rPr>
          <w:rFonts w:eastAsiaTheme="minorEastAsia"/>
        </w:rPr>
        <w:t>14</w:t>
      </w:r>
      <w:r w:rsidRPr="001B07C9">
        <w:rPr>
          <w:rFonts w:eastAsiaTheme="minorEastAsia"/>
        </w:rPr>
        <w:t xml:space="preserve">.5 or more on the CDQ </w:t>
      </w:r>
      <w:r w:rsidR="003D618C">
        <w:rPr>
          <w:rFonts w:eastAsiaTheme="minorEastAsia"/>
        </w:rPr>
        <w:fldChar w:fldCharType="begin">
          <w:fldData xml:space="preserve">PEVuZE5vdGU+PENpdGU+PEF1dGhvcj5TdGFubGV5PC9BdXRob3I+PFllYXI+MjAxNDwvWWVhcj48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</w:fldData>
        </w:fldChar>
      </w:r>
      <w:r w:rsidR="003D618C">
        <w:rPr>
          <w:rFonts w:eastAsiaTheme="minorEastAsia"/>
        </w:rPr>
        <w:instrText xml:space="preserve"> ADDIN EN.CITE </w:instrText>
      </w:r>
      <w:r w:rsidR="003D618C">
        <w:rPr>
          <w:rFonts w:eastAsiaTheme="minorEastAsia"/>
        </w:rPr>
        <w:fldChar w:fldCharType="begin">
          <w:fldData xml:space="preserve">PEVuZE5vdGU+PENpdGU+PEF1dGhvcj5TdGFubGV5PC9BdXRob3I+PFllYXI+MjAxNDwvWWVhcj48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</w:fldData>
        </w:fldChar>
      </w:r>
      <w:r w:rsidR="003D618C">
        <w:rPr>
          <w:rFonts w:eastAsiaTheme="minorEastAsia"/>
        </w:rPr>
        <w:instrText xml:space="preserve"> ADDIN EN.CITE.DATA </w:instrText>
      </w:r>
      <w:r w:rsidR="003D618C">
        <w:rPr>
          <w:rFonts w:eastAsiaTheme="minorEastAsia"/>
        </w:rPr>
      </w:r>
      <w:r w:rsidR="003D618C">
        <w:rPr>
          <w:rFonts w:eastAsiaTheme="minorEastAsia"/>
        </w:rPr>
        <w:fldChar w:fldCharType="end"/>
      </w:r>
      <w:r w:rsidR="003D618C">
        <w:rPr>
          <w:rFonts w:eastAsiaTheme="minorEastAsia"/>
        </w:rPr>
      </w:r>
      <w:r w:rsidR="003D618C">
        <w:rPr>
          <w:rFonts w:eastAsiaTheme="minorEastAsia"/>
        </w:rPr>
        <w:fldChar w:fldCharType="separate"/>
      </w:r>
      <w:r w:rsidR="003D618C">
        <w:rPr>
          <w:rFonts w:eastAsiaTheme="minorEastAsia"/>
          <w:noProof/>
        </w:rPr>
        <w:t>(6, 12)</w:t>
      </w:r>
      <w:r w:rsidR="003D618C">
        <w:rPr>
          <w:rFonts w:eastAsiaTheme="minorEastAsia"/>
        </w:rPr>
        <w:fldChar w:fldCharType="end"/>
      </w:r>
      <w:r>
        <w:rPr>
          <w:rFonts w:eastAsiaTheme="minorEastAsia"/>
        </w:rPr>
        <w:t>.</w:t>
      </w:r>
    </w:p>
    <w:p w14:paraId="364EE780" w14:textId="3691CAE8" w:rsidR="00A278A5" w:rsidRDefault="009E49E0" w:rsidP="00A278A5">
      <w:pPr>
        <w:jc w:val="both"/>
        <w:rPr>
          <w:rFonts w:eastAsiaTheme="majorEastAsia" w:cstheme="majorBidi"/>
        </w:rPr>
      </w:pPr>
      <w:r>
        <w:rPr>
          <w:rStyle w:val="IntenseEmphasis"/>
          <w:color w:val="auto"/>
        </w:rPr>
        <w:t>Existing</w:t>
      </w:r>
      <w:r w:rsidR="00A278A5" w:rsidRPr="00A278A5">
        <w:rPr>
          <w:rStyle w:val="IntenseEmphasis"/>
          <w:color w:val="auto"/>
        </w:rPr>
        <w:t xml:space="preserve"> COPD</w:t>
      </w:r>
      <w:r w:rsidR="00A278A5">
        <w:rPr>
          <w:rStyle w:val="IntenseEmphasis"/>
          <w:color w:val="auto"/>
        </w:rPr>
        <w:t xml:space="preserve">: </w:t>
      </w:r>
      <w:r w:rsidR="00A278A5" w:rsidRPr="001B27DA">
        <w:rPr>
          <w:rFonts w:eastAsiaTheme="majorEastAsia" w:cstheme="majorBidi"/>
        </w:rPr>
        <w:t xml:space="preserve">Patients will be eligible if they are aged 40 or over, have a diagnosis of COPD recorded or </w:t>
      </w:r>
      <w:r w:rsidR="00A278A5">
        <w:rPr>
          <w:rFonts w:eastAsiaTheme="majorEastAsia" w:cstheme="majorBidi"/>
        </w:rPr>
        <w:t xml:space="preserve">are </w:t>
      </w:r>
      <w:r w:rsidR="00A278A5" w:rsidRPr="001B27DA">
        <w:rPr>
          <w:rFonts w:eastAsiaTheme="majorEastAsia" w:cstheme="majorBidi"/>
        </w:rPr>
        <w:t xml:space="preserve">taking medications prescribed for COPD (such as inhaled </w:t>
      </w:r>
      <w:r w:rsidR="00A278A5" w:rsidRPr="001B27DA">
        <w:rPr>
          <w:rFonts w:ascii="Arial" w:eastAsiaTheme="majorEastAsia" w:hAnsi="Arial" w:cs="Arial"/>
        </w:rPr>
        <w:t>β</w:t>
      </w:r>
      <w:r w:rsidR="00A278A5" w:rsidRPr="00B51C16">
        <w:rPr>
          <w:rFonts w:eastAsiaTheme="majorEastAsia" w:cstheme="majorBidi"/>
          <w:vertAlign w:val="subscript"/>
        </w:rPr>
        <w:t>2</w:t>
      </w:r>
      <w:r w:rsidR="00A278A5" w:rsidRPr="001B27DA">
        <w:rPr>
          <w:rFonts w:eastAsiaTheme="majorEastAsia" w:cstheme="majorBidi"/>
        </w:rPr>
        <w:t xml:space="preserve"> agonists, inhaled corticosteroids, ipratropium bromide, tiotropium, oral theophylline and oral corticosteroids), and they ha</w:t>
      </w:r>
      <w:r w:rsidR="00A278A5">
        <w:rPr>
          <w:rFonts w:eastAsiaTheme="majorEastAsia" w:cstheme="majorBidi"/>
        </w:rPr>
        <w:t>ve</w:t>
      </w:r>
      <w:r w:rsidR="00A278A5" w:rsidRPr="001B27DA">
        <w:rPr>
          <w:rFonts w:eastAsiaTheme="majorEastAsia" w:cstheme="majorBidi"/>
        </w:rPr>
        <w:t xml:space="preserve"> visited the GP in the last 12 months.  </w:t>
      </w:r>
      <w:r w:rsidR="00A278A5">
        <w:rPr>
          <w:rFonts w:eastAsiaTheme="majorEastAsia" w:cstheme="majorBidi"/>
        </w:rPr>
        <w:t>P</w:t>
      </w:r>
      <w:r w:rsidR="00A278A5" w:rsidRPr="001B27DA">
        <w:rPr>
          <w:rFonts w:eastAsiaTheme="majorEastAsia" w:cstheme="majorBidi"/>
        </w:rPr>
        <w:t xml:space="preserve">otentially eligible patients </w:t>
      </w:r>
      <w:r w:rsidR="00A278A5">
        <w:rPr>
          <w:rFonts w:eastAsiaTheme="majorEastAsia" w:cstheme="majorBidi"/>
        </w:rPr>
        <w:t xml:space="preserve">will be identified </w:t>
      </w:r>
      <w:r w:rsidR="00A278A5" w:rsidRPr="001B27DA">
        <w:rPr>
          <w:rFonts w:eastAsiaTheme="majorEastAsia" w:cstheme="majorBidi"/>
        </w:rPr>
        <w:t>from a search of the practice electronic records of all participating general practice</w:t>
      </w:r>
      <w:r w:rsidR="00A278A5">
        <w:rPr>
          <w:rFonts w:eastAsiaTheme="majorEastAsia" w:cstheme="majorBidi"/>
        </w:rPr>
        <w:t>s</w:t>
      </w:r>
      <w:r w:rsidR="00A278A5" w:rsidRPr="001B27DA">
        <w:rPr>
          <w:rFonts w:eastAsiaTheme="majorEastAsia" w:cstheme="majorBidi"/>
        </w:rPr>
        <w:t>.</w:t>
      </w:r>
      <w:r w:rsidR="00A278A5">
        <w:rPr>
          <w:rFonts w:eastAsiaTheme="majorEastAsia" w:cstheme="majorBidi"/>
        </w:rPr>
        <w:t xml:space="preserve"> Patients will be excluded if they have terminal cancer, cognitive impairment or require home oxygen.</w:t>
      </w:r>
      <w:r w:rsidR="00A278A5" w:rsidRPr="001B27DA">
        <w:rPr>
          <w:rFonts w:eastAsiaTheme="majorEastAsia" w:cstheme="majorBidi"/>
        </w:rPr>
        <w:t xml:space="preserve">  This method of patient identification has been used in a previous study </w:t>
      </w:r>
      <w:r w:rsidR="003D618C">
        <w:rPr>
          <w:rFonts w:eastAsiaTheme="majorEastAsia" w:cstheme="majorBidi"/>
        </w:rPr>
        <w:fldChar w:fldCharType="begin"/>
      </w:r>
      <w:r w:rsidR="003D618C">
        <w:rPr>
          <w:rFonts w:eastAsiaTheme="majorEastAsia" w:cstheme="majorBidi"/>
        </w:rPr>
        <w:instrText xml:space="preserve"> ADDIN EN.CITE &lt;EndNote&gt;&lt;Cite&gt;&lt;Author&gt;Nicholas A Zwar&lt;/Author&gt;&lt;Year&gt;2012&lt;/Year&gt;&lt;RecNum&gt;720&lt;/RecNum&gt;&lt;DisplayText&gt;(11)&lt;/DisplayText&gt;&lt;record&gt;&lt;rec-number&gt;720&lt;/rec-number&gt;&lt;foreign-keys&gt;&lt;key app="EN" db-id="xr2f9trvh2vdpoexpxop5ps60vxf5s09fxd2" timestamp="0"&gt;720&lt;/key&gt;&lt;/foreign-keys&gt;&lt;ref-type name="Journal Article"&gt;17&lt;/ref-type&gt;&lt;contributors&gt;&lt;authors&gt;&lt;author&gt;Nicholas A Zwar,&lt;/author&gt;&lt;author&gt;Oshana Hermiz,&lt;/author&gt;&lt;author&gt;Elizabeth Comino,&lt;/author&gt;&lt;author&gt;Sandy Middleton,&lt;/author&gt;&lt;author&gt;Sanjyot Vagholkar,&lt;/author&gt;&lt;author&gt;Wei Xuan,&lt;/author&gt;&lt;author&gt;Stephen F Wilson,&lt;/author&gt;&lt;author&gt;Guy B Marks,&lt;/author&gt;&lt;/authors&gt;&lt;/contributors&gt;&lt;titles&gt;&lt;title&gt;Care of patients with a diagnosis of chronic obstructive pulmonary disease: a cluster randomised controlled trial&lt;/title&gt;&lt;secondary-title&gt;MJA&lt;/secondary-title&gt;&lt;/titles&gt;&lt;pages&gt;394-398&lt;/pages&gt;&lt;volume&gt;197&lt;/volume&gt;&lt;number&gt;7&lt;/number&gt;&lt;dates&gt;&lt;year&gt;2012&lt;/year&gt;&lt;/dates&gt;&lt;urls&gt;&lt;/urls&gt;&lt;/record&gt;&lt;/Cite&gt;&lt;/EndNote&gt;</w:instrText>
      </w:r>
      <w:r w:rsidR="003D618C">
        <w:rPr>
          <w:rFonts w:eastAsiaTheme="majorEastAsia" w:cstheme="majorBidi"/>
        </w:rPr>
        <w:fldChar w:fldCharType="separate"/>
      </w:r>
      <w:r w:rsidR="003D618C">
        <w:rPr>
          <w:rFonts w:eastAsiaTheme="majorEastAsia" w:cstheme="majorBidi"/>
          <w:noProof/>
        </w:rPr>
        <w:t>(11)</w:t>
      </w:r>
      <w:r w:rsidR="003D618C">
        <w:rPr>
          <w:rFonts w:eastAsiaTheme="majorEastAsia" w:cstheme="majorBidi"/>
        </w:rPr>
        <w:fldChar w:fldCharType="end"/>
      </w:r>
      <w:r w:rsidR="00A278A5" w:rsidRPr="001B27DA">
        <w:rPr>
          <w:rFonts w:eastAsiaTheme="majorEastAsia" w:cstheme="majorBidi"/>
        </w:rPr>
        <w:t>.</w:t>
      </w:r>
    </w:p>
    <w:p w14:paraId="70887CA6" w14:textId="203A8C4B" w:rsidR="00B05CCE" w:rsidRPr="00C568FC" w:rsidRDefault="00B05CCE" w:rsidP="00B05CCE">
      <w:pPr>
        <w:spacing w:after="0" w:line="240" w:lineRule="auto"/>
        <w:rPr>
          <w:rFonts w:eastAsiaTheme="majorEastAsia" w:cstheme="majorBidi"/>
        </w:rPr>
      </w:pPr>
      <w:r w:rsidRPr="00C568FC">
        <w:rPr>
          <w:rStyle w:val="IntenseEmphasis"/>
          <w:color w:val="auto"/>
        </w:rPr>
        <w:t xml:space="preserve">Incremental step test: </w:t>
      </w:r>
      <w:r w:rsidRPr="00C568FC">
        <w:rPr>
          <w:rFonts w:eastAsiaTheme="majorEastAsia" w:cstheme="majorBidi"/>
        </w:rPr>
        <w:t>P</w:t>
      </w:r>
      <w:r w:rsidRPr="00B05CCE">
        <w:rPr>
          <w:rFonts w:eastAsiaTheme="majorEastAsia" w:cstheme="majorBidi"/>
        </w:rPr>
        <w:t xml:space="preserve">atients will be eligible if they are </w:t>
      </w:r>
      <w:r w:rsidRPr="00C568FC">
        <w:rPr>
          <w:rFonts w:eastAsiaTheme="majorEastAsia" w:cstheme="majorBidi"/>
        </w:rPr>
        <w:t>aged 40 and</w:t>
      </w:r>
      <w:r w:rsidRPr="00B05CCE">
        <w:rPr>
          <w:rFonts w:eastAsiaTheme="majorEastAsia" w:cstheme="majorBidi"/>
        </w:rPr>
        <w:t xml:space="preserve"> over with a diagnosis of COPD. </w:t>
      </w:r>
      <w:r>
        <w:rPr>
          <w:rFonts w:eastAsiaTheme="majorEastAsia" w:cstheme="majorBidi"/>
        </w:rPr>
        <w:t xml:space="preserve"> </w:t>
      </w:r>
    </w:p>
    <w:p w14:paraId="2E7705C9" w14:textId="7939A5AA" w:rsidR="00B05CCE" w:rsidRDefault="00B05CCE" w:rsidP="00C568FC">
      <w:pPr>
        <w:rPr>
          <w:b/>
          <w:color w:val="000000"/>
        </w:rPr>
      </w:pPr>
      <w:r w:rsidRPr="00C568FC">
        <w:rPr>
          <w:rFonts w:eastAsiaTheme="majorEastAsia" w:cstheme="majorBidi"/>
        </w:rPr>
        <w:t>No history of infection or exacerbation of COPD in the last 3 months</w:t>
      </w:r>
      <w:r>
        <w:rPr>
          <w:rFonts w:eastAsiaTheme="majorEastAsia" w:cstheme="majorBidi"/>
        </w:rPr>
        <w:t xml:space="preserve"> and a</w:t>
      </w:r>
      <w:r w:rsidRPr="00C568FC">
        <w:rPr>
          <w:rFonts w:eastAsiaTheme="majorEastAsia" w:cstheme="majorBidi"/>
        </w:rPr>
        <w:t>ble to walk without an assistive device</w:t>
      </w:r>
      <w:r>
        <w:rPr>
          <w:rFonts w:eastAsiaTheme="majorEastAsia" w:cstheme="majorBidi"/>
        </w:rPr>
        <w:t xml:space="preserve">.  The step test is being conducted by a University of Sydney Physiotherapy Honours student under the supervision of the physiotherapist working in </w:t>
      </w:r>
      <w:r w:rsidRPr="00C568FC">
        <w:rPr>
          <w:rFonts w:eastAsiaTheme="majorEastAsia" w:cstheme="majorBidi"/>
          <w:b/>
          <w:i/>
        </w:rPr>
        <w:t>one</w:t>
      </w:r>
      <w:r>
        <w:rPr>
          <w:rFonts w:eastAsiaTheme="majorEastAsia" w:cstheme="majorBidi"/>
        </w:rPr>
        <w:t xml:space="preserve"> of the general practices.  </w:t>
      </w:r>
      <w:r w:rsidR="00256C9D">
        <w:rPr>
          <w:rFonts w:eastAsiaTheme="majorEastAsia" w:cstheme="majorBidi"/>
        </w:rPr>
        <w:t xml:space="preserve">Only those patients attending </w:t>
      </w:r>
      <w:r>
        <w:rPr>
          <w:rFonts w:eastAsiaTheme="majorEastAsia" w:cstheme="majorBidi"/>
        </w:rPr>
        <w:t>that particular practice</w:t>
      </w:r>
      <w:r w:rsidR="00256C9D">
        <w:rPr>
          <w:rFonts w:eastAsiaTheme="majorEastAsia" w:cstheme="majorBidi"/>
        </w:rPr>
        <w:t xml:space="preserve"> will be invited to take part.</w:t>
      </w:r>
    </w:p>
    <w:p w14:paraId="0C13EDCC" w14:textId="77777777" w:rsidR="00FE720D" w:rsidRPr="004E2017" w:rsidRDefault="00FE720D" w:rsidP="00C568FC">
      <w:pPr>
        <w:rPr>
          <w:b/>
          <w:color w:val="000000"/>
        </w:rPr>
      </w:pPr>
      <w:r w:rsidRPr="004E2017">
        <w:rPr>
          <w:b/>
          <w:color w:val="000000"/>
        </w:rPr>
        <w:t>Eligibility Criteria</w:t>
      </w:r>
    </w:p>
    <w:p w14:paraId="73966BD8" w14:textId="77777777" w:rsidR="00FE720D" w:rsidRPr="004E2017" w:rsidRDefault="00FE720D" w:rsidP="005A6F21">
      <w:pPr>
        <w:pStyle w:val="ListParagraph"/>
        <w:numPr>
          <w:ilvl w:val="2"/>
          <w:numId w:val="15"/>
        </w:numPr>
        <w:spacing w:after="120" w:line="240" w:lineRule="auto"/>
        <w:ind w:left="1797"/>
        <w:jc w:val="both"/>
        <w:rPr>
          <w:b/>
          <w:color w:val="000000"/>
        </w:rPr>
      </w:pPr>
      <w:r w:rsidRPr="004E2017">
        <w:rPr>
          <w:b/>
          <w:color w:val="000000"/>
        </w:rPr>
        <w:t>Inclusion Criteria</w:t>
      </w:r>
    </w:p>
    <w:p w14:paraId="6CB43B45" w14:textId="77777777" w:rsidR="00A278A5" w:rsidRPr="00A278A5" w:rsidRDefault="00A278A5" w:rsidP="003D618C">
      <w:pPr>
        <w:spacing w:after="0" w:line="240" w:lineRule="auto"/>
        <w:ind w:firstLine="720"/>
        <w:jc w:val="both"/>
        <w:rPr>
          <w:rStyle w:val="IntenseEmphasis"/>
          <w:color w:val="auto"/>
        </w:rPr>
      </w:pPr>
      <w:r w:rsidRPr="00A278A5">
        <w:rPr>
          <w:rStyle w:val="IntenseEmphasis"/>
          <w:color w:val="auto"/>
        </w:rPr>
        <w:t>New cases of COPD</w:t>
      </w:r>
    </w:p>
    <w:p w14:paraId="623B8D61" w14:textId="77777777" w:rsidR="00AE45AF" w:rsidRDefault="00A278A5" w:rsidP="003D618C">
      <w:pPr>
        <w:ind w:firstLine="720"/>
        <w:jc w:val="both"/>
        <w:rPr>
          <w:rFonts w:eastAsiaTheme="minorEastAsia"/>
        </w:rPr>
      </w:pPr>
      <w:r w:rsidRPr="00B51C16">
        <w:rPr>
          <w:rFonts w:eastAsiaTheme="minorEastAsia"/>
        </w:rPr>
        <w:t>Patients w</w:t>
      </w:r>
      <w:r>
        <w:rPr>
          <w:rFonts w:eastAsiaTheme="minorEastAsia"/>
        </w:rPr>
        <w:t xml:space="preserve">ill be </w:t>
      </w:r>
      <w:r w:rsidR="00AE45AF">
        <w:rPr>
          <w:rFonts w:eastAsiaTheme="minorEastAsia"/>
        </w:rPr>
        <w:t>eligible for inclusion</w:t>
      </w:r>
      <w:r>
        <w:rPr>
          <w:rFonts w:eastAsiaTheme="minorEastAsia"/>
        </w:rPr>
        <w:t xml:space="preserve"> </w:t>
      </w:r>
      <w:r w:rsidR="00AE45AF">
        <w:rPr>
          <w:rFonts w:eastAsiaTheme="minorEastAsia"/>
        </w:rPr>
        <w:t>if they:</w:t>
      </w:r>
    </w:p>
    <w:p w14:paraId="09378C0E" w14:textId="77777777" w:rsidR="00AE45AF" w:rsidRDefault="00A278A5" w:rsidP="00AE45AF">
      <w:pPr>
        <w:pStyle w:val="ListParagraph"/>
        <w:numPr>
          <w:ilvl w:val="0"/>
          <w:numId w:val="28"/>
        </w:numPr>
        <w:jc w:val="both"/>
        <w:rPr>
          <w:rFonts w:eastAsiaTheme="minorEastAsia"/>
        </w:rPr>
      </w:pPr>
      <w:r w:rsidRPr="00AE45AF">
        <w:rPr>
          <w:rFonts w:eastAsiaTheme="minorEastAsia"/>
        </w:rPr>
        <w:t>have attended the practice at least twice, with at least one visit in the preceding 12 months,</w:t>
      </w:r>
    </w:p>
    <w:p w14:paraId="03F897B1" w14:textId="1CE4338F" w:rsidR="00AE45AF" w:rsidRDefault="00A278A5" w:rsidP="00AE45AF">
      <w:pPr>
        <w:pStyle w:val="ListParagraph"/>
        <w:numPr>
          <w:ilvl w:val="0"/>
          <w:numId w:val="28"/>
        </w:numPr>
        <w:jc w:val="both"/>
        <w:rPr>
          <w:rFonts w:eastAsiaTheme="minorEastAsia"/>
        </w:rPr>
      </w:pPr>
      <w:r w:rsidRPr="00AE45AF">
        <w:rPr>
          <w:rFonts w:eastAsiaTheme="minorEastAsia"/>
        </w:rPr>
        <w:t>are aged</w:t>
      </w:r>
      <w:r w:rsidR="00AE45AF">
        <w:rPr>
          <w:rFonts w:eastAsiaTheme="minorEastAsia"/>
        </w:rPr>
        <w:t xml:space="preserve"> 40</w:t>
      </w:r>
      <w:r w:rsidR="00641502">
        <w:rPr>
          <w:rFonts w:eastAsiaTheme="minorEastAsia"/>
        </w:rPr>
        <w:t xml:space="preserve"> or over</w:t>
      </w:r>
      <w:r w:rsidR="00AE45AF" w:rsidRPr="00ED61FB">
        <w:rPr>
          <w:rFonts w:eastAsiaTheme="minorEastAsia"/>
        </w:rPr>
        <w:t>,</w:t>
      </w:r>
    </w:p>
    <w:p w14:paraId="1FF193E4" w14:textId="7D3DF6F2" w:rsidR="00AE45AF" w:rsidRDefault="00A278A5" w:rsidP="00AE45AF">
      <w:pPr>
        <w:pStyle w:val="ListParagraph"/>
        <w:numPr>
          <w:ilvl w:val="0"/>
          <w:numId w:val="28"/>
        </w:numPr>
        <w:jc w:val="both"/>
        <w:rPr>
          <w:rFonts w:eastAsiaTheme="minorEastAsia"/>
        </w:rPr>
      </w:pPr>
      <w:r w:rsidRPr="00AE45AF">
        <w:rPr>
          <w:rFonts w:eastAsiaTheme="minorEastAsia"/>
        </w:rPr>
        <w:t xml:space="preserve">have a documented history </w:t>
      </w:r>
      <w:r w:rsidR="00F75C90">
        <w:rPr>
          <w:rFonts w:eastAsiaTheme="minorEastAsia"/>
        </w:rPr>
        <w:t xml:space="preserve">in their medical notes </w:t>
      </w:r>
      <w:r w:rsidRPr="00AE45AF">
        <w:rPr>
          <w:rFonts w:eastAsiaTheme="minorEastAsia"/>
        </w:rPr>
        <w:t>of smoking (current or former smoker)</w:t>
      </w:r>
      <w:r w:rsidR="00AE45AF">
        <w:rPr>
          <w:rFonts w:eastAsiaTheme="minorEastAsia"/>
        </w:rPr>
        <w:t>, and</w:t>
      </w:r>
    </w:p>
    <w:p w14:paraId="5952C55E" w14:textId="4D6CF687" w:rsidR="00A278A5" w:rsidRPr="00AE45AF" w:rsidRDefault="00A278A5" w:rsidP="00AE45AF">
      <w:pPr>
        <w:pStyle w:val="ListParagraph"/>
        <w:numPr>
          <w:ilvl w:val="0"/>
          <w:numId w:val="28"/>
        </w:numPr>
        <w:jc w:val="both"/>
        <w:rPr>
          <w:rStyle w:val="IntenseEmphasis"/>
          <w:rFonts w:eastAsiaTheme="minorEastAsia"/>
          <w:b w:val="0"/>
          <w:bCs w:val="0"/>
          <w:i w:val="0"/>
          <w:iCs w:val="0"/>
          <w:color w:val="auto"/>
        </w:rPr>
      </w:pPr>
      <w:r w:rsidRPr="00AE45AF">
        <w:rPr>
          <w:rFonts w:eastAsiaTheme="minorEastAsia"/>
        </w:rPr>
        <w:t>have a score of 14</w:t>
      </w:r>
      <w:r w:rsidR="00AE45AF">
        <w:rPr>
          <w:rFonts w:eastAsiaTheme="minorEastAsia"/>
        </w:rPr>
        <w:t>.5 or more on the CDQ</w:t>
      </w:r>
      <w:r w:rsidRPr="00AE45AF">
        <w:rPr>
          <w:rFonts w:eastAsiaTheme="minorEastAsia"/>
        </w:rPr>
        <w:t>.</w:t>
      </w:r>
    </w:p>
    <w:p w14:paraId="576A985D" w14:textId="3CFB5BFA" w:rsidR="00A278A5" w:rsidRPr="00A278A5" w:rsidRDefault="009E49E0" w:rsidP="003D618C">
      <w:pPr>
        <w:spacing w:after="0" w:line="240" w:lineRule="auto"/>
        <w:ind w:firstLine="720"/>
        <w:jc w:val="both"/>
        <w:rPr>
          <w:rStyle w:val="IntenseEmphasis"/>
          <w:color w:val="auto"/>
        </w:rPr>
      </w:pPr>
      <w:r>
        <w:rPr>
          <w:rStyle w:val="IntenseEmphasis"/>
          <w:color w:val="auto"/>
        </w:rPr>
        <w:t>Existing</w:t>
      </w:r>
      <w:r w:rsidR="00A278A5" w:rsidRPr="00A278A5">
        <w:rPr>
          <w:rStyle w:val="IntenseEmphasis"/>
          <w:color w:val="auto"/>
        </w:rPr>
        <w:t xml:space="preserve"> COPD</w:t>
      </w:r>
    </w:p>
    <w:p w14:paraId="683A749A" w14:textId="04522251" w:rsidR="00AE45AF" w:rsidRDefault="00A278A5" w:rsidP="003D618C">
      <w:pPr>
        <w:ind w:firstLine="720"/>
        <w:jc w:val="both"/>
        <w:rPr>
          <w:rFonts w:eastAsiaTheme="majorEastAsia" w:cstheme="majorBidi"/>
        </w:rPr>
      </w:pPr>
      <w:r w:rsidRPr="001B27DA">
        <w:rPr>
          <w:rFonts w:eastAsiaTheme="majorEastAsia" w:cstheme="majorBidi"/>
        </w:rPr>
        <w:t xml:space="preserve">Patients will be eligible </w:t>
      </w:r>
      <w:r w:rsidR="00AE45AF">
        <w:rPr>
          <w:rFonts w:eastAsiaTheme="majorEastAsia" w:cstheme="majorBidi"/>
        </w:rPr>
        <w:t>for inclusion if they:</w:t>
      </w:r>
    </w:p>
    <w:p w14:paraId="0EBA8881" w14:textId="77777777" w:rsidR="00AE45AF" w:rsidRDefault="00AE45AF" w:rsidP="00AE45AF">
      <w:pPr>
        <w:pStyle w:val="ListParagraph"/>
        <w:numPr>
          <w:ilvl w:val="0"/>
          <w:numId w:val="29"/>
        </w:numPr>
        <w:jc w:val="both"/>
        <w:rPr>
          <w:rFonts w:eastAsiaTheme="majorEastAsia" w:cstheme="majorBidi"/>
        </w:rPr>
      </w:pPr>
      <w:r>
        <w:rPr>
          <w:rFonts w:eastAsiaTheme="majorEastAsia" w:cstheme="majorBidi"/>
        </w:rPr>
        <w:t>are aged 40 or over,</w:t>
      </w:r>
    </w:p>
    <w:p w14:paraId="51D6BBB1" w14:textId="77777777" w:rsidR="00AE45AF" w:rsidRDefault="00A278A5" w:rsidP="00AE45AF">
      <w:pPr>
        <w:pStyle w:val="ListParagraph"/>
        <w:numPr>
          <w:ilvl w:val="0"/>
          <w:numId w:val="29"/>
        </w:numPr>
        <w:jc w:val="both"/>
        <w:rPr>
          <w:rFonts w:eastAsiaTheme="majorEastAsia" w:cstheme="majorBidi"/>
        </w:rPr>
      </w:pPr>
      <w:r w:rsidRPr="00AE45AF">
        <w:rPr>
          <w:rFonts w:eastAsiaTheme="majorEastAsia" w:cstheme="majorBidi"/>
        </w:rPr>
        <w:t xml:space="preserve">have a diagnosis of COPD recorded or are taking medications prescribed for COPD (such as inhaled </w:t>
      </w:r>
      <w:r w:rsidRPr="00AE45AF">
        <w:rPr>
          <w:rFonts w:ascii="Arial" w:eastAsiaTheme="majorEastAsia" w:hAnsi="Arial" w:cs="Arial"/>
        </w:rPr>
        <w:t>β</w:t>
      </w:r>
      <w:r w:rsidRPr="00AE45AF">
        <w:rPr>
          <w:rFonts w:eastAsiaTheme="majorEastAsia" w:cstheme="majorBidi"/>
          <w:vertAlign w:val="subscript"/>
        </w:rPr>
        <w:t>2</w:t>
      </w:r>
      <w:r w:rsidRPr="00AE45AF">
        <w:rPr>
          <w:rFonts w:eastAsiaTheme="majorEastAsia" w:cstheme="majorBidi"/>
        </w:rPr>
        <w:t xml:space="preserve"> agonists, inhaled corticosteroids, ipratropium bromide, tiotropium, oral theophyl</w:t>
      </w:r>
      <w:r w:rsidR="00AE45AF">
        <w:rPr>
          <w:rFonts w:eastAsiaTheme="majorEastAsia" w:cstheme="majorBidi"/>
        </w:rPr>
        <w:t>line and oral corticosteroids),</w:t>
      </w:r>
    </w:p>
    <w:p w14:paraId="38B0006E" w14:textId="33956FD5" w:rsidR="00AE45AF" w:rsidRPr="00C568FC" w:rsidRDefault="00A278A5" w:rsidP="00C568FC">
      <w:pPr>
        <w:pStyle w:val="ListParagraph"/>
        <w:numPr>
          <w:ilvl w:val="0"/>
          <w:numId w:val="29"/>
        </w:numPr>
        <w:jc w:val="both"/>
        <w:rPr>
          <w:rFonts w:eastAsiaTheme="majorEastAsia" w:cstheme="majorBidi"/>
        </w:rPr>
      </w:pPr>
      <w:r w:rsidRPr="00AE45AF">
        <w:rPr>
          <w:rFonts w:eastAsiaTheme="majorEastAsia" w:cstheme="majorBidi"/>
        </w:rPr>
        <w:t>have visited</w:t>
      </w:r>
      <w:r w:rsidR="00AE45AF">
        <w:rPr>
          <w:rFonts w:eastAsiaTheme="majorEastAsia" w:cstheme="majorBidi"/>
        </w:rPr>
        <w:t xml:space="preserve"> the GP in the last 12 months.</w:t>
      </w:r>
    </w:p>
    <w:p w14:paraId="5B7C6690" w14:textId="583BFD57" w:rsidR="00B05CCE" w:rsidRPr="00C568FC" w:rsidRDefault="00B05CCE" w:rsidP="00C568FC">
      <w:pPr>
        <w:spacing w:after="0" w:line="240" w:lineRule="auto"/>
        <w:ind w:firstLine="720"/>
        <w:jc w:val="both"/>
        <w:rPr>
          <w:rStyle w:val="IntenseEmphasis"/>
          <w:color w:val="auto"/>
        </w:rPr>
      </w:pPr>
      <w:r w:rsidRPr="00C568FC">
        <w:rPr>
          <w:rStyle w:val="IntenseEmphasis"/>
          <w:color w:val="auto"/>
        </w:rPr>
        <w:t>Participants for the incremental step test</w:t>
      </w:r>
    </w:p>
    <w:p w14:paraId="4E7777CE" w14:textId="5B412D68" w:rsidR="00B05CCE" w:rsidRDefault="00B05CCE" w:rsidP="00AE45AF">
      <w:pPr>
        <w:pStyle w:val="ListParagraph"/>
        <w:jc w:val="both"/>
        <w:rPr>
          <w:rFonts w:eastAsiaTheme="majorEastAsia" w:cstheme="majorBidi"/>
        </w:rPr>
      </w:pPr>
      <w:r>
        <w:rPr>
          <w:rFonts w:eastAsiaTheme="majorEastAsia" w:cstheme="majorBidi"/>
        </w:rPr>
        <w:t>Patients will be eligible to take part in the incremental step test</w:t>
      </w:r>
      <w:r w:rsidR="00256C9D">
        <w:rPr>
          <w:rFonts w:eastAsiaTheme="majorEastAsia" w:cstheme="majorBidi"/>
        </w:rPr>
        <w:t xml:space="preserve"> if they:</w:t>
      </w:r>
    </w:p>
    <w:p w14:paraId="6E77E4CA" w14:textId="5B399471" w:rsidR="00256C9D" w:rsidRPr="005D30BD" w:rsidRDefault="00256C9D" w:rsidP="00C568FC">
      <w:pPr>
        <w:pStyle w:val="ListParagraph"/>
        <w:numPr>
          <w:ilvl w:val="0"/>
          <w:numId w:val="29"/>
        </w:numPr>
        <w:jc w:val="both"/>
        <w:rPr>
          <w:rFonts w:eastAsiaTheme="majorEastAsia" w:cstheme="majorBidi"/>
        </w:rPr>
      </w:pPr>
      <w:r w:rsidRPr="00B05CCE">
        <w:rPr>
          <w:rFonts w:eastAsiaTheme="majorEastAsia" w:cstheme="majorBidi"/>
        </w:rPr>
        <w:t xml:space="preserve">are </w:t>
      </w:r>
      <w:r w:rsidRPr="005D30BD">
        <w:rPr>
          <w:rFonts w:eastAsiaTheme="majorEastAsia" w:cstheme="majorBidi"/>
        </w:rPr>
        <w:t>aged 40 and</w:t>
      </w:r>
      <w:r>
        <w:rPr>
          <w:rFonts w:eastAsiaTheme="majorEastAsia" w:cstheme="majorBidi"/>
        </w:rPr>
        <w:t xml:space="preserve"> over with a diagnosis of COPD,</w:t>
      </w:r>
      <w:r w:rsidRPr="00B05CCE">
        <w:rPr>
          <w:rFonts w:eastAsiaTheme="majorEastAsia" w:cstheme="majorBidi"/>
        </w:rPr>
        <w:t xml:space="preserve"> </w:t>
      </w:r>
      <w:r>
        <w:rPr>
          <w:rFonts w:eastAsiaTheme="majorEastAsia" w:cstheme="majorBidi"/>
        </w:rPr>
        <w:t xml:space="preserve"> </w:t>
      </w:r>
    </w:p>
    <w:p w14:paraId="557883CD" w14:textId="77777777" w:rsidR="00256C9D" w:rsidRDefault="00256C9D" w:rsidP="00C568FC">
      <w:pPr>
        <w:pStyle w:val="ListParagraph"/>
        <w:numPr>
          <w:ilvl w:val="0"/>
          <w:numId w:val="29"/>
        </w:numPr>
        <w:jc w:val="both"/>
        <w:rPr>
          <w:rFonts w:eastAsiaTheme="majorEastAsia" w:cstheme="majorBidi"/>
        </w:rPr>
      </w:pPr>
      <w:r>
        <w:rPr>
          <w:rFonts w:eastAsiaTheme="majorEastAsia" w:cstheme="majorBidi"/>
        </w:rPr>
        <w:t>have n</w:t>
      </w:r>
      <w:r w:rsidRPr="005D30BD">
        <w:rPr>
          <w:rFonts w:eastAsiaTheme="majorEastAsia" w:cstheme="majorBidi"/>
        </w:rPr>
        <w:t>o history of infection or exacerbation of COPD in the last 3 months</w:t>
      </w:r>
      <w:r>
        <w:rPr>
          <w:rFonts w:eastAsiaTheme="majorEastAsia" w:cstheme="majorBidi"/>
        </w:rPr>
        <w:t>,</w:t>
      </w:r>
    </w:p>
    <w:p w14:paraId="321E9B86" w14:textId="42423B7E" w:rsidR="00256C9D" w:rsidRDefault="00256C9D" w:rsidP="00C568FC">
      <w:pPr>
        <w:pStyle w:val="ListParagraph"/>
        <w:numPr>
          <w:ilvl w:val="0"/>
          <w:numId w:val="29"/>
        </w:numPr>
        <w:jc w:val="both"/>
        <w:rPr>
          <w:rFonts w:eastAsiaTheme="majorEastAsia" w:cstheme="majorBidi"/>
        </w:rPr>
      </w:pPr>
      <w:r>
        <w:rPr>
          <w:rFonts w:eastAsiaTheme="majorEastAsia" w:cstheme="majorBidi"/>
        </w:rPr>
        <w:t>a</w:t>
      </w:r>
      <w:r w:rsidRPr="005D30BD">
        <w:rPr>
          <w:rFonts w:eastAsiaTheme="majorEastAsia" w:cstheme="majorBidi"/>
        </w:rPr>
        <w:t>ble to walk without an assistive device</w:t>
      </w:r>
      <w:r>
        <w:rPr>
          <w:rFonts w:eastAsiaTheme="majorEastAsia" w:cstheme="majorBidi"/>
        </w:rPr>
        <w:t>.</w:t>
      </w:r>
    </w:p>
    <w:p w14:paraId="1FC0B605" w14:textId="77777777" w:rsidR="00256C9D" w:rsidRPr="00AE45AF" w:rsidRDefault="00256C9D" w:rsidP="00C568FC">
      <w:pPr>
        <w:pStyle w:val="ListParagraph"/>
        <w:ind w:left="1080"/>
        <w:jc w:val="both"/>
        <w:rPr>
          <w:rFonts w:eastAsiaTheme="majorEastAsia" w:cstheme="majorBidi"/>
        </w:rPr>
      </w:pPr>
    </w:p>
    <w:p w14:paraId="2D42AA68" w14:textId="77777777" w:rsidR="00FE720D" w:rsidRDefault="00FE720D" w:rsidP="00A278A5">
      <w:pPr>
        <w:pStyle w:val="ListParagraph"/>
        <w:numPr>
          <w:ilvl w:val="2"/>
          <w:numId w:val="15"/>
        </w:numPr>
        <w:spacing w:after="120" w:line="240" w:lineRule="auto"/>
        <w:ind w:left="1797"/>
        <w:jc w:val="both"/>
        <w:rPr>
          <w:b/>
          <w:color w:val="000000"/>
        </w:rPr>
      </w:pPr>
      <w:r w:rsidRPr="004E2017">
        <w:rPr>
          <w:b/>
          <w:color w:val="000000"/>
        </w:rPr>
        <w:t>Exclusion Criteria</w:t>
      </w:r>
    </w:p>
    <w:p w14:paraId="719027CD" w14:textId="1492514F" w:rsidR="00A278A5" w:rsidRPr="00F07DE6" w:rsidRDefault="00A278A5" w:rsidP="003D618C">
      <w:pPr>
        <w:ind w:left="720"/>
        <w:jc w:val="both"/>
        <w:rPr>
          <w:rFonts w:eastAsiaTheme="majorEastAsia" w:cstheme="majorBidi"/>
        </w:rPr>
      </w:pPr>
      <w:r>
        <w:rPr>
          <w:rFonts w:eastAsiaTheme="majorEastAsia" w:cstheme="majorBidi"/>
        </w:rPr>
        <w:lastRenderedPageBreak/>
        <w:t>Pa</w:t>
      </w:r>
      <w:r w:rsidR="00240B37">
        <w:rPr>
          <w:rFonts w:eastAsiaTheme="majorEastAsia" w:cstheme="majorBidi"/>
        </w:rPr>
        <w:t xml:space="preserve">tients will be excluded if they </w:t>
      </w:r>
      <w:r>
        <w:rPr>
          <w:rFonts w:eastAsiaTheme="majorEastAsia" w:cstheme="majorBidi"/>
        </w:rPr>
        <w:t>have terminal cancer, cognitive impairment or require home oxygen</w:t>
      </w:r>
      <w:r w:rsidR="009E49E0">
        <w:rPr>
          <w:rFonts w:eastAsiaTheme="majorEastAsia" w:cstheme="majorBidi"/>
        </w:rPr>
        <w:t>, do not speak sufficient English or are pregnant</w:t>
      </w:r>
      <w:r>
        <w:rPr>
          <w:rFonts w:eastAsiaTheme="majorEastAsia" w:cstheme="majorBidi"/>
        </w:rPr>
        <w:t>.</w:t>
      </w:r>
    </w:p>
    <w:p w14:paraId="4253E360" w14:textId="77777777" w:rsidR="00FE720D" w:rsidRPr="004E2017" w:rsidRDefault="00FE720D" w:rsidP="005A6F21">
      <w:pPr>
        <w:pStyle w:val="Heading1"/>
        <w:numPr>
          <w:ilvl w:val="0"/>
          <w:numId w:val="15"/>
        </w:numPr>
        <w:spacing w:after="120"/>
      </w:pPr>
      <w:r w:rsidRPr="004E2017">
        <w:t>Informed Consent Process</w:t>
      </w:r>
    </w:p>
    <w:p w14:paraId="09A64EF9" w14:textId="2CB95040" w:rsidR="00AE45AF" w:rsidRPr="00AE45AF" w:rsidRDefault="00662A6A" w:rsidP="005A6F21">
      <w:pPr>
        <w:spacing w:after="120" w:line="240" w:lineRule="auto"/>
        <w:rPr>
          <w:rFonts w:eastAsiaTheme="majorEastAsia" w:cstheme="majorBidi"/>
        </w:rPr>
      </w:pPr>
      <w:r w:rsidRPr="00282909">
        <w:rPr>
          <w:rFonts w:eastAsiaTheme="majorEastAsia" w:cstheme="majorBidi"/>
        </w:rPr>
        <w:t xml:space="preserve">All </w:t>
      </w:r>
      <w:r w:rsidR="00240B37">
        <w:rPr>
          <w:rFonts w:eastAsiaTheme="majorEastAsia" w:cstheme="majorBidi"/>
        </w:rPr>
        <w:t>participants</w:t>
      </w:r>
      <w:r w:rsidRPr="00282909">
        <w:rPr>
          <w:rFonts w:eastAsiaTheme="majorEastAsia" w:cstheme="majorBidi"/>
        </w:rPr>
        <w:t xml:space="preserve"> will be required to provide </w:t>
      </w:r>
      <w:r w:rsidR="00AE45AF">
        <w:rPr>
          <w:rFonts w:eastAsiaTheme="majorEastAsia" w:cstheme="majorBidi"/>
        </w:rPr>
        <w:t xml:space="preserve">written </w:t>
      </w:r>
      <w:r w:rsidRPr="00282909">
        <w:rPr>
          <w:rFonts w:eastAsiaTheme="majorEastAsia" w:cstheme="majorBidi"/>
        </w:rPr>
        <w:t xml:space="preserve">informed consent </w:t>
      </w:r>
      <w:r w:rsidRPr="00680F09">
        <w:rPr>
          <w:rFonts w:eastAsiaTheme="majorEastAsia" w:cstheme="majorBidi"/>
        </w:rPr>
        <w:t>to participate in the project evaluation</w:t>
      </w:r>
      <w:r w:rsidR="00307FB4">
        <w:rPr>
          <w:rFonts w:eastAsiaTheme="majorEastAsia" w:cstheme="majorBidi"/>
        </w:rPr>
        <w:t xml:space="preserve"> and to take part in an interview about their experience in the study.  All GPs and physiotherapists that have taken part in the study will give their written informed consent to take part in the semi-structured interview about their experience in the study.</w:t>
      </w:r>
    </w:p>
    <w:p w14:paraId="505BFF0F" w14:textId="3B3C1648" w:rsidR="00FE720D" w:rsidRPr="00AE45AF" w:rsidRDefault="00B67218" w:rsidP="00AE45AF">
      <w:pPr>
        <w:pStyle w:val="ListParagraph"/>
        <w:numPr>
          <w:ilvl w:val="1"/>
          <w:numId w:val="15"/>
        </w:numPr>
        <w:spacing w:after="120" w:line="240" w:lineRule="auto"/>
        <w:jc w:val="both"/>
        <w:rPr>
          <w:b/>
          <w:color w:val="000000"/>
        </w:rPr>
      </w:pPr>
      <w:r>
        <w:rPr>
          <w:b/>
          <w:color w:val="000000"/>
        </w:rPr>
        <w:t>Participant</w:t>
      </w:r>
      <w:r w:rsidRPr="004E2017">
        <w:rPr>
          <w:b/>
          <w:color w:val="000000"/>
        </w:rPr>
        <w:t xml:space="preserve"> </w:t>
      </w:r>
      <w:r w:rsidR="00FE720D" w:rsidRPr="004E2017">
        <w:rPr>
          <w:b/>
          <w:color w:val="000000"/>
        </w:rPr>
        <w:t>Withdrawal</w:t>
      </w:r>
    </w:p>
    <w:p w14:paraId="4C8ECBFA" w14:textId="051A31C8" w:rsidR="00AE45AF" w:rsidRPr="00AE45AF" w:rsidRDefault="00AE45AF" w:rsidP="00AE45AF">
      <w:pPr>
        <w:spacing w:after="120" w:line="240" w:lineRule="auto"/>
        <w:rPr>
          <w:rFonts w:eastAsiaTheme="majorEastAsia" w:cstheme="majorBidi"/>
        </w:rPr>
      </w:pPr>
      <w:r w:rsidRPr="00AE45AF">
        <w:rPr>
          <w:rFonts w:eastAsiaTheme="majorEastAsia" w:cstheme="majorBidi"/>
        </w:rPr>
        <w:t>All GPs, CDC</w:t>
      </w:r>
      <w:r w:rsidR="00240B37">
        <w:rPr>
          <w:rFonts w:eastAsiaTheme="majorEastAsia" w:cstheme="majorBidi"/>
        </w:rPr>
        <w:t>RS physiotherapists and participants</w:t>
      </w:r>
      <w:r w:rsidRPr="00AE45AF">
        <w:rPr>
          <w:rFonts w:eastAsiaTheme="majorEastAsia" w:cstheme="majorBidi"/>
        </w:rPr>
        <w:t xml:space="preserve"> will be </w:t>
      </w:r>
      <w:r>
        <w:rPr>
          <w:rFonts w:eastAsiaTheme="majorEastAsia" w:cstheme="majorBidi"/>
        </w:rPr>
        <w:t>able to withdraw from the study at any time</w:t>
      </w:r>
      <w:r w:rsidRPr="00AE45AF">
        <w:rPr>
          <w:rFonts w:eastAsiaTheme="majorEastAsia" w:cstheme="majorBidi"/>
        </w:rPr>
        <w:t>.</w:t>
      </w:r>
    </w:p>
    <w:p w14:paraId="6A9AD4D6" w14:textId="77777777" w:rsidR="000A6D9E" w:rsidRPr="004E2017" w:rsidRDefault="00FE720D" w:rsidP="000A6D9E">
      <w:pPr>
        <w:pStyle w:val="Heading1"/>
        <w:keepLines/>
        <w:numPr>
          <w:ilvl w:val="0"/>
          <w:numId w:val="15"/>
        </w:numPr>
        <w:autoSpaceDE/>
        <w:autoSpaceDN/>
        <w:adjustRightInd/>
        <w:spacing w:after="120"/>
        <w:rPr>
          <w:caps/>
        </w:rPr>
      </w:pPr>
      <w:r w:rsidRPr="002B6044">
        <w:tab/>
      </w:r>
      <w:r w:rsidR="000A6D9E" w:rsidRPr="004E2017">
        <w:t>STUDY VISITS AND PROCEDURES SCHEDULE</w:t>
      </w:r>
    </w:p>
    <w:p w14:paraId="50E40AB4" w14:textId="77777777" w:rsidR="000A6D9E" w:rsidRPr="009C79D3" w:rsidRDefault="000A6D9E" w:rsidP="000A6D9E">
      <w:pPr>
        <w:pStyle w:val="ListParagraph"/>
        <w:numPr>
          <w:ilvl w:val="1"/>
          <w:numId w:val="15"/>
        </w:numPr>
        <w:spacing w:after="120" w:line="240" w:lineRule="auto"/>
        <w:jc w:val="both"/>
        <w:rPr>
          <w:b/>
          <w:color w:val="000000"/>
        </w:rPr>
      </w:pPr>
      <w:r w:rsidRPr="009C79D3">
        <w:rPr>
          <w:b/>
          <w:color w:val="000000"/>
        </w:rPr>
        <w:t>Baseline assessment</w:t>
      </w:r>
    </w:p>
    <w:p w14:paraId="577B89FC" w14:textId="77777777" w:rsidR="000A6D9E" w:rsidRDefault="000A6D9E" w:rsidP="000A6D9E">
      <w:pPr>
        <w:jc w:val="both"/>
      </w:pPr>
      <w:r>
        <w:t>The participant will attend for a baseline assessment with the CDCRS physiotherapist.  This assessment will include the following:</w:t>
      </w:r>
    </w:p>
    <w:p w14:paraId="39696648" w14:textId="77777777" w:rsidR="000A6D9E" w:rsidRPr="00662A6A" w:rsidRDefault="000A6D9E" w:rsidP="000A6D9E">
      <w:pPr>
        <w:ind w:left="720"/>
        <w:jc w:val="both"/>
        <w:rPr>
          <w:rFonts w:eastAsiaTheme="majorEastAsia" w:cstheme="majorBidi"/>
        </w:rPr>
      </w:pPr>
      <w:r>
        <w:rPr>
          <w:rStyle w:val="IntenseEmphasis"/>
          <w:color w:val="auto"/>
        </w:rPr>
        <w:t xml:space="preserve">Self-report (demographic and health status) </w:t>
      </w:r>
      <w:r w:rsidRPr="00662A6A">
        <w:rPr>
          <w:rStyle w:val="IntenseEmphasis"/>
          <w:color w:val="auto"/>
        </w:rPr>
        <w:t>questionnaire:</w:t>
      </w:r>
      <w:r w:rsidRPr="00662A6A">
        <w:t xml:space="preserve"> </w:t>
      </w:r>
      <w:r w:rsidRPr="00662A6A">
        <w:rPr>
          <w:rFonts w:eastAsiaTheme="majorEastAsia" w:cstheme="majorBidi"/>
        </w:rPr>
        <w:t>this questionnaire will collect data on demographic characteristics, co-morbidities, medication use and smoking status.  Pa</w:t>
      </w:r>
      <w:r>
        <w:rPr>
          <w:rFonts w:eastAsiaTheme="majorEastAsia" w:cstheme="majorBidi"/>
        </w:rPr>
        <w:t>rticipants will also be asked, if</w:t>
      </w:r>
      <w:r w:rsidRPr="00662A6A">
        <w:rPr>
          <w:rFonts w:eastAsiaTheme="majorEastAsia" w:cstheme="majorBidi"/>
        </w:rPr>
        <w:t xml:space="preserve"> in the last six months, whether they recall having spirometry, being referred / attending exercise rehabilitation, receiving advice about physical activity, smoking cessation, flu vaccination, having their inhaler technique checked, having a COPD action plan and whether they were admitted to hospital or an emergency department for their breathing. </w:t>
      </w:r>
    </w:p>
    <w:p w14:paraId="1B85BAEA" w14:textId="77777777" w:rsidR="000A6D9E" w:rsidRPr="00662A6A" w:rsidRDefault="000A6D9E" w:rsidP="000A6D9E">
      <w:pPr>
        <w:ind w:left="720"/>
        <w:jc w:val="both"/>
      </w:pPr>
      <w:r w:rsidRPr="00662A6A">
        <w:rPr>
          <w:rStyle w:val="IntenseEmphasis"/>
          <w:color w:val="auto"/>
        </w:rPr>
        <w:t>Spirometry:</w:t>
      </w:r>
      <w:r w:rsidRPr="00662A6A">
        <w:t xml:space="preserve"> The physiotherapist will perform a baseline pre- and post- bronchodilator spirometry, funded using the GP Medicare item for spirometry</w:t>
      </w:r>
      <w:r>
        <w:t xml:space="preserve"> (Item number 11506)</w:t>
      </w:r>
      <w:r w:rsidRPr="00662A6A">
        <w:t xml:space="preserve">.  </w:t>
      </w:r>
    </w:p>
    <w:p w14:paraId="746065EA" w14:textId="77777777" w:rsidR="000A6D9E" w:rsidRPr="00662A6A" w:rsidRDefault="000A6D9E" w:rsidP="000A6D9E">
      <w:pPr>
        <w:ind w:left="720"/>
        <w:jc w:val="both"/>
      </w:pPr>
      <w:r w:rsidRPr="00662A6A">
        <w:rPr>
          <w:rStyle w:val="IntenseEmphasis"/>
          <w:color w:val="auto"/>
        </w:rPr>
        <w:t>Symptoms:</w:t>
      </w:r>
      <w:r w:rsidRPr="00662A6A">
        <w:t xml:space="preserve"> This will be assessed using the COPD Assessment Test (CAT).</w:t>
      </w:r>
    </w:p>
    <w:p w14:paraId="3132CA14" w14:textId="77777777" w:rsidR="000A6D9E" w:rsidRPr="00662A6A" w:rsidRDefault="000A6D9E" w:rsidP="000A6D9E">
      <w:pPr>
        <w:ind w:left="720"/>
        <w:jc w:val="both"/>
      </w:pPr>
      <w:r w:rsidRPr="000A6D9E">
        <w:rPr>
          <w:rStyle w:val="IntenseEmphasis"/>
          <w:color w:val="auto"/>
        </w:rPr>
        <w:t>Participant</w:t>
      </w:r>
      <w:r w:rsidRPr="00662A6A">
        <w:rPr>
          <w:rStyle w:val="IntenseEmphasis"/>
          <w:color w:val="auto"/>
        </w:rPr>
        <w:t xml:space="preserve"> self-management: </w:t>
      </w:r>
      <w:r w:rsidRPr="00662A6A">
        <w:t xml:space="preserve">This will be assessed using the </w:t>
      </w:r>
      <w:r>
        <w:t>Participant</w:t>
      </w:r>
      <w:r w:rsidRPr="00662A6A">
        <w:t xml:space="preserve"> Activation Measure (PAM).</w:t>
      </w:r>
    </w:p>
    <w:p w14:paraId="047F35B7" w14:textId="77777777" w:rsidR="000A6D9E" w:rsidRPr="00662A6A" w:rsidRDefault="000A6D9E" w:rsidP="000A6D9E">
      <w:pPr>
        <w:ind w:left="720"/>
        <w:jc w:val="both"/>
      </w:pPr>
      <w:r w:rsidRPr="00662A6A">
        <w:rPr>
          <w:rStyle w:val="IntenseEmphasis"/>
          <w:color w:val="auto"/>
        </w:rPr>
        <w:t>Physical activity:</w:t>
      </w:r>
      <w:r w:rsidRPr="00662A6A">
        <w:t xml:space="preserve"> This will be assessed using the Active Australia questionnaire and assessment of stage of change for physical activity.</w:t>
      </w:r>
    </w:p>
    <w:p w14:paraId="1F3C55CB" w14:textId="77777777" w:rsidR="000A6D9E" w:rsidRDefault="000A6D9E" w:rsidP="000A6D9E">
      <w:pPr>
        <w:ind w:left="720"/>
        <w:jc w:val="both"/>
      </w:pPr>
      <w:r w:rsidRPr="00662A6A">
        <w:rPr>
          <w:rStyle w:val="IntenseEmphasis"/>
          <w:color w:val="auto"/>
        </w:rPr>
        <w:t>Inhaler technique</w:t>
      </w:r>
      <w:r w:rsidRPr="00662A6A">
        <w:t xml:space="preserve"> will be reviewed.</w:t>
      </w:r>
    </w:p>
    <w:p w14:paraId="68B41BF1" w14:textId="77777777" w:rsidR="000A6D9E" w:rsidRPr="00662A6A" w:rsidRDefault="000A6D9E" w:rsidP="000A6D9E">
      <w:pPr>
        <w:ind w:left="720"/>
        <w:jc w:val="both"/>
      </w:pPr>
      <w:r>
        <w:rPr>
          <w:rStyle w:val="IntenseEmphasis"/>
          <w:color w:val="auto"/>
        </w:rPr>
        <w:t xml:space="preserve">Exercise capacity </w:t>
      </w:r>
      <w:r>
        <w:rPr>
          <w:rStyle w:val="IntenseEmphasis"/>
          <w:b w:val="0"/>
          <w:i w:val="0"/>
          <w:color w:val="auto"/>
        </w:rPr>
        <w:t xml:space="preserve">A sub-sample of </w:t>
      </w:r>
      <w:r w:rsidRPr="000A6D9E">
        <w:rPr>
          <w:rStyle w:val="IntenseEmphasis"/>
          <w:b w:val="0"/>
          <w:i w:val="0"/>
          <w:color w:val="auto"/>
        </w:rPr>
        <w:t>participants</w:t>
      </w:r>
      <w:r>
        <w:rPr>
          <w:rStyle w:val="IntenseEmphasis"/>
          <w:b w:val="0"/>
          <w:i w:val="0"/>
          <w:color w:val="auto"/>
        </w:rPr>
        <w:t xml:space="preserve"> will undergo an </w:t>
      </w:r>
      <w:r w:rsidRPr="009C79D3">
        <w:t>Incremental Step Test (IST)</w:t>
      </w:r>
      <w:r>
        <w:t>,</w:t>
      </w:r>
      <w:r w:rsidRPr="009C79D3">
        <w:t xml:space="preserve"> </w:t>
      </w:r>
      <w:r>
        <w:t>which will involve</w:t>
      </w:r>
      <w:r w:rsidRPr="009C79D3">
        <w:t xml:space="preserve"> subjects stepping up and down on </w:t>
      </w:r>
      <w:r>
        <w:t>a wooden bench, 20 cm in height</w:t>
      </w:r>
      <w:r w:rsidRPr="009C79D3">
        <w:t>, 40 cm in width, and 60 cm in depth. The stepping rate is dictated by an audio signal, with the initial rate starting at 10 steps/min, increasing by one-step every 30 s</w:t>
      </w:r>
      <w:r>
        <w:t>econds</w:t>
      </w:r>
      <w:r w:rsidRPr="009C79D3">
        <w:t xml:space="preserve"> until the subject is unable to tolerate the workload. Subjects will be attached to an O</w:t>
      </w:r>
      <w:r w:rsidRPr="00B65F1A">
        <w:rPr>
          <w:vertAlign w:val="subscript"/>
        </w:rPr>
        <w:t>2</w:t>
      </w:r>
      <w:r w:rsidRPr="009C79D3">
        <w:t xml:space="preserve"> Saturation monitor in order to monitor their O</w:t>
      </w:r>
      <w:r w:rsidRPr="00B65F1A">
        <w:rPr>
          <w:vertAlign w:val="subscript"/>
        </w:rPr>
        <w:t>2</w:t>
      </w:r>
      <w:r w:rsidRPr="009C79D3">
        <w:t xml:space="preserve"> desaturation.</w:t>
      </w:r>
    </w:p>
    <w:p w14:paraId="60A0EC87" w14:textId="77777777" w:rsidR="000A6D9E" w:rsidRPr="00B65F1A" w:rsidRDefault="000A6D9E" w:rsidP="000A6D9E">
      <w:pPr>
        <w:pStyle w:val="ListParagraph"/>
        <w:numPr>
          <w:ilvl w:val="1"/>
          <w:numId w:val="15"/>
        </w:numPr>
        <w:spacing w:after="120" w:line="240" w:lineRule="auto"/>
        <w:jc w:val="both"/>
        <w:rPr>
          <w:b/>
          <w:color w:val="000000"/>
        </w:rPr>
      </w:pPr>
      <w:r w:rsidRPr="00B65F1A">
        <w:rPr>
          <w:b/>
          <w:color w:val="000000"/>
        </w:rPr>
        <w:t>Intervention of an action plan</w:t>
      </w:r>
    </w:p>
    <w:p w14:paraId="189EDA2D" w14:textId="77777777" w:rsidR="000A6D9E" w:rsidRPr="00662A6A" w:rsidRDefault="000A6D9E" w:rsidP="000A6D9E">
      <w:pPr>
        <w:jc w:val="both"/>
        <w:rPr>
          <w:rStyle w:val="IntenseEmphasis"/>
          <w:bCs w:val="0"/>
          <w:i w:val="0"/>
          <w:iCs w:val="0"/>
          <w:color w:val="auto"/>
        </w:rPr>
      </w:pPr>
      <w:r w:rsidRPr="00662A6A">
        <w:t xml:space="preserve">The physiotherapist will initiate a new COPD-specific </w:t>
      </w:r>
      <w:r>
        <w:t>GP Management Plan (</w:t>
      </w:r>
      <w:r w:rsidRPr="00662A6A">
        <w:t>GPMP</w:t>
      </w:r>
      <w:r>
        <w:t xml:space="preserve">) </w:t>
      </w:r>
      <w:r w:rsidRPr="00662A6A">
        <w:t xml:space="preserve">and </w:t>
      </w:r>
      <w:r>
        <w:t>Team Care Arrangement (</w:t>
      </w:r>
      <w:r w:rsidRPr="00662A6A">
        <w:t>TCA</w:t>
      </w:r>
      <w:r>
        <w:t xml:space="preserve">) </w:t>
      </w:r>
      <w:r w:rsidRPr="00662A6A">
        <w:t xml:space="preserve">for the </w:t>
      </w:r>
      <w:r>
        <w:t>participant</w:t>
      </w:r>
      <w:r w:rsidRPr="00662A6A">
        <w:t>, using the template d</w:t>
      </w:r>
      <w:r>
        <w:t xml:space="preserve">eveloped for the PELICAN study </w:t>
      </w:r>
      <w:r>
        <w:fldChar w:fldCharType="begin"/>
      </w:r>
      <w:r>
        <w:instrText xml:space="preserve"> ADDIN EN.CITE &lt;EndNote&gt;&lt;Cite&gt;&lt;Author&gt;Zwar&lt;/Author&gt;&lt;Year&gt;2016&lt;/Year&gt;&lt;RecNum&gt;181&lt;/RecNum&gt;&lt;DisplayText&gt;(22)&lt;/DisplayText&gt;&lt;record&gt;&lt;rec-number&gt;181&lt;/rec-number&gt;&lt;foreign-keys&gt;&lt;key app="EN" db-id="s09eww0dcpezxpefv57xzxw12p2v5dvvw9zs" timestamp="1468969370"&gt;181&lt;/key&gt;&lt;/foreign-keys&gt;&lt;ref-type name="Journal Article"&gt;17&lt;/ref-type&gt;&lt;contributors&gt;&lt;authors&gt;&lt;author&gt;Zwar, Nicholas&lt;/author&gt;&lt;author&gt;Bunker, Jeremy&lt;/author&gt;&lt;author&gt;Reddel, Helen&lt;/author&gt;&lt;author&gt;Dennis, Sarah&lt;/author&gt;&lt;author&gt;Middleton, Sandy&lt;/author&gt;&lt;author&gt;van Schayck, Onno&lt;/author&gt;&lt;author&gt;Crockett, Alan&lt;/author&gt;&lt;author&gt;Hasan, Iqbal&lt;/author&gt;&lt;author&gt;Hermiz, Oshana&lt;/author&gt;&lt;author&gt;Vagholkar, Sanjyot&lt;/author&gt;&lt;author&gt;Xuan, Wei&lt;/author&gt;&lt;author&gt;Marks, Guy&lt;/author&gt;&lt;/authors&gt;&lt;/contributors&gt;&lt;titles&gt;&lt;title&gt;Early intervention for chronic obstructive pulmonary disease by practice nurse and GP teams: a cluster randomised trial&lt;/title&gt;&lt;secondary-title&gt;Family Practice&lt;/secondary-title&gt;&lt;/titles&gt;&lt;periodical&gt;&lt;full-title&gt;Family Practice&lt;/full-title&gt;&lt;/periodical&gt;&lt;dates&gt;&lt;year&gt;2016&lt;/year&gt;&lt;pub-dates&gt;&lt;date&gt;19-Jul-2016&lt;/date&gt;&lt;/pub-dates&gt;&lt;/dates&gt;&lt;urls&gt;&lt;/urls&gt;&lt;/record&gt;&lt;/Cite&gt;&lt;/EndNote&gt;</w:instrText>
      </w:r>
      <w:r>
        <w:fldChar w:fldCharType="separate"/>
      </w:r>
      <w:r>
        <w:rPr>
          <w:noProof/>
        </w:rPr>
        <w:t>(22)</w:t>
      </w:r>
      <w:r>
        <w:fldChar w:fldCharType="end"/>
      </w:r>
      <w:r w:rsidRPr="00662A6A">
        <w:t xml:space="preserve"> or </w:t>
      </w:r>
      <w:r w:rsidRPr="00662A6A">
        <w:lastRenderedPageBreak/>
        <w:t>review an existing GPMP.  The GPMP and TCA will detail problems identified in the assessment and the plan for action including details of specific management such as:</w:t>
      </w:r>
    </w:p>
    <w:p w14:paraId="2124AFBD" w14:textId="77777777" w:rsidR="000A6D9E" w:rsidRPr="00662A6A" w:rsidRDefault="000A6D9E" w:rsidP="000A6D9E">
      <w:pPr>
        <w:spacing w:before="100" w:beforeAutospacing="1"/>
        <w:ind w:firstLine="720"/>
        <w:jc w:val="both"/>
        <w:rPr>
          <w:rStyle w:val="IntenseEmphasis"/>
          <w:color w:val="auto"/>
        </w:rPr>
      </w:pPr>
      <w:r>
        <w:rPr>
          <w:rStyle w:val="IntenseEmphasis"/>
          <w:color w:val="auto"/>
        </w:rPr>
        <w:t>Existing COPD</w:t>
      </w:r>
    </w:p>
    <w:p w14:paraId="1776B2C4" w14:textId="77777777" w:rsidR="000A6D9E" w:rsidRPr="00662A6A" w:rsidRDefault="000A6D9E" w:rsidP="000A6D9E">
      <w:pPr>
        <w:pStyle w:val="ListParagraph"/>
        <w:numPr>
          <w:ilvl w:val="1"/>
          <w:numId w:val="18"/>
        </w:numPr>
        <w:spacing w:after="0" w:line="240" w:lineRule="auto"/>
        <w:jc w:val="both"/>
        <w:rPr>
          <w:rFonts w:eastAsiaTheme="majorEastAsia" w:cstheme="majorBidi"/>
        </w:rPr>
      </w:pPr>
      <w:r w:rsidRPr="00662A6A">
        <w:rPr>
          <w:rFonts w:eastAsiaTheme="majorEastAsia" w:cstheme="majorBidi"/>
        </w:rPr>
        <w:t>Physical activity advice using the 5 A’s approach (Ask, advise, asses, assist and arrange follow-up), exercise prescription and pedometer to monitor PA goals.</w:t>
      </w:r>
    </w:p>
    <w:p w14:paraId="3FB4B928" w14:textId="77777777" w:rsidR="000A6D9E" w:rsidRPr="00662A6A" w:rsidRDefault="000A6D9E" w:rsidP="000A6D9E">
      <w:pPr>
        <w:pStyle w:val="ListParagraph"/>
        <w:numPr>
          <w:ilvl w:val="1"/>
          <w:numId w:val="18"/>
        </w:numPr>
        <w:spacing w:after="0" w:line="240" w:lineRule="auto"/>
        <w:jc w:val="both"/>
      </w:pPr>
      <w:r w:rsidRPr="00662A6A">
        <w:t>Referral to exercise rehabilitation if meets requirement.</w:t>
      </w:r>
    </w:p>
    <w:p w14:paraId="133016F7" w14:textId="77777777" w:rsidR="000A6D9E" w:rsidRPr="00662A6A" w:rsidRDefault="000A6D9E" w:rsidP="000A6D9E">
      <w:pPr>
        <w:pStyle w:val="ListParagraph"/>
        <w:numPr>
          <w:ilvl w:val="1"/>
          <w:numId w:val="19"/>
        </w:numPr>
        <w:spacing w:after="0" w:line="240" w:lineRule="auto"/>
        <w:jc w:val="both"/>
        <w:rPr>
          <w:rFonts w:eastAsiaTheme="majorEastAsia" w:cstheme="majorBidi"/>
        </w:rPr>
      </w:pPr>
      <w:r>
        <w:rPr>
          <w:rFonts w:eastAsiaTheme="majorEastAsia" w:cstheme="majorBidi"/>
        </w:rPr>
        <w:t>Participant</w:t>
      </w:r>
      <w:r w:rsidRPr="00662A6A">
        <w:rPr>
          <w:rFonts w:eastAsiaTheme="majorEastAsia" w:cstheme="majorBidi"/>
        </w:rPr>
        <w:t xml:space="preserve"> education and booklet from A</w:t>
      </w:r>
      <w:r>
        <w:rPr>
          <w:rFonts w:eastAsiaTheme="majorEastAsia" w:cstheme="majorBidi"/>
        </w:rPr>
        <w:t xml:space="preserve">ustralian </w:t>
      </w:r>
      <w:r w:rsidRPr="00662A6A">
        <w:rPr>
          <w:rFonts w:eastAsiaTheme="majorEastAsia" w:cstheme="majorBidi"/>
        </w:rPr>
        <w:t>L</w:t>
      </w:r>
      <w:r>
        <w:rPr>
          <w:rFonts w:eastAsiaTheme="majorEastAsia" w:cstheme="majorBidi"/>
        </w:rPr>
        <w:t xml:space="preserve">ung </w:t>
      </w:r>
      <w:r w:rsidRPr="00662A6A">
        <w:rPr>
          <w:rFonts w:eastAsiaTheme="majorEastAsia" w:cstheme="majorBidi"/>
        </w:rPr>
        <w:t>F</w:t>
      </w:r>
      <w:r>
        <w:rPr>
          <w:rFonts w:eastAsiaTheme="majorEastAsia" w:cstheme="majorBidi"/>
        </w:rPr>
        <w:t>oundation</w:t>
      </w:r>
      <w:r w:rsidRPr="00662A6A">
        <w:rPr>
          <w:rFonts w:eastAsiaTheme="majorEastAsia" w:cstheme="majorBidi"/>
        </w:rPr>
        <w:t xml:space="preserve"> (if required)</w:t>
      </w:r>
    </w:p>
    <w:p w14:paraId="36EDB6A1" w14:textId="77777777" w:rsidR="000A6D9E" w:rsidRPr="00662A6A" w:rsidRDefault="000A6D9E" w:rsidP="000A6D9E">
      <w:pPr>
        <w:pStyle w:val="ListParagraph"/>
        <w:numPr>
          <w:ilvl w:val="1"/>
          <w:numId w:val="18"/>
        </w:numPr>
        <w:spacing w:after="0" w:line="240" w:lineRule="auto"/>
        <w:jc w:val="both"/>
      </w:pPr>
      <w:r w:rsidRPr="00662A6A">
        <w:t>A written COPD action plan.</w:t>
      </w:r>
    </w:p>
    <w:p w14:paraId="58842178" w14:textId="77777777" w:rsidR="000A6D9E" w:rsidRPr="00662A6A" w:rsidRDefault="000A6D9E" w:rsidP="000A6D9E">
      <w:pPr>
        <w:pStyle w:val="ListParagraph"/>
        <w:numPr>
          <w:ilvl w:val="1"/>
          <w:numId w:val="18"/>
        </w:numPr>
        <w:spacing w:before="100" w:beforeAutospacing="1" w:after="0" w:line="240" w:lineRule="auto"/>
        <w:jc w:val="both"/>
      </w:pPr>
      <w:r w:rsidRPr="00662A6A">
        <w:t>Smoking cessation advice and referral if necessary.</w:t>
      </w:r>
    </w:p>
    <w:p w14:paraId="6004D068" w14:textId="77777777" w:rsidR="000A6D9E" w:rsidRPr="00662A6A" w:rsidRDefault="000A6D9E" w:rsidP="000A6D9E">
      <w:pPr>
        <w:spacing w:before="100" w:beforeAutospacing="1"/>
        <w:ind w:firstLine="720"/>
        <w:jc w:val="both"/>
        <w:rPr>
          <w:rStyle w:val="IntenseEmphasis"/>
          <w:color w:val="auto"/>
        </w:rPr>
      </w:pPr>
      <w:r w:rsidRPr="00662A6A">
        <w:rPr>
          <w:rStyle w:val="IntenseEmphasis"/>
          <w:color w:val="auto"/>
        </w:rPr>
        <w:t xml:space="preserve">Newly </w:t>
      </w:r>
      <w:r>
        <w:rPr>
          <w:rStyle w:val="IntenseEmphasis"/>
          <w:color w:val="auto"/>
        </w:rPr>
        <w:t>cases of</w:t>
      </w:r>
      <w:r w:rsidRPr="00662A6A">
        <w:rPr>
          <w:rStyle w:val="IntenseEmphasis"/>
          <w:color w:val="auto"/>
        </w:rPr>
        <w:t xml:space="preserve"> COPD</w:t>
      </w:r>
    </w:p>
    <w:p w14:paraId="33BC217D" w14:textId="77777777" w:rsidR="000A6D9E" w:rsidRPr="00662A6A" w:rsidRDefault="000A6D9E" w:rsidP="000A6D9E">
      <w:pPr>
        <w:pStyle w:val="ListParagraph"/>
        <w:numPr>
          <w:ilvl w:val="1"/>
          <w:numId w:val="19"/>
        </w:numPr>
        <w:spacing w:after="0" w:line="240" w:lineRule="auto"/>
        <w:jc w:val="both"/>
        <w:rPr>
          <w:rFonts w:eastAsiaTheme="majorEastAsia" w:cstheme="majorBidi"/>
        </w:rPr>
      </w:pPr>
      <w:r w:rsidRPr="00662A6A">
        <w:rPr>
          <w:rFonts w:eastAsiaTheme="majorEastAsia" w:cstheme="majorBidi"/>
        </w:rPr>
        <w:t>Referral to GP for review and medications.</w:t>
      </w:r>
    </w:p>
    <w:p w14:paraId="535D8DFA" w14:textId="77777777" w:rsidR="000A6D9E" w:rsidRPr="00662A6A" w:rsidRDefault="000A6D9E" w:rsidP="000A6D9E">
      <w:pPr>
        <w:pStyle w:val="ListParagraph"/>
        <w:numPr>
          <w:ilvl w:val="1"/>
          <w:numId w:val="19"/>
        </w:numPr>
        <w:spacing w:after="0" w:line="240" w:lineRule="auto"/>
        <w:jc w:val="both"/>
        <w:rPr>
          <w:rFonts w:eastAsiaTheme="majorEastAsia" w:cstheme="majorBidi"/>
        </w:rPr>
      </w:pPr>
      <w:r w:rsidRPr="00662A6A">
        <w:rPr>
          <w:rFonts w:eastAsiaTheme="majorEastAsia" w:cstheme="majorBidi"/>
        </w:rPr>
        <w:t>Physical activity advice using the 5 A’s approach, exercise prescription and pedometer to monitor PA goals.</w:t>
      </w:r>
    </w:p>
    <w:p w14:paraId="471C9A4B" w14:textId="77777777" w:rsidR="000A6D9E" w:rsidRPr="00662A6A" w:rsidRDefault="000A6D9E" w:rsidP="000A6D9E">
      <w:pPr>
        <w:pStyle w:val="ListParagraph"/>
        <w:numPr>
          <w:ilvl w:val="1"/>
          <w:numId w:val="19"/>
        </w:numPr>
        <w:spacing w:after="0" w:line="240" w:lineRule="auto"/>
        <w:jc w:val="both"/>
      </w:pPr>
      <w:r w:rsidRPr="00662A6A">
        <w:rPr>
          <w:rFonts w:eastAsiaTheme="majorEastAsia" w:cstheme="majorBidi"/>
        </w:rPr>
        <w:t>Referral to exercise rehabilitation if meets requirement.</w:t>
      </w:r>
    </w:p>
    <w:p w14:paraId="2F580D5B" w14:textId="77777777" w:rsidR="000A6D9E" w:rsidRPr="00662A6A" w:rsidRDefault="000A6D9E" w:rsidP="000A6D9E">
      <w:pPr>
        <w:pStyle w:val="ListParagraph"/>
        <w:numPr>
          <w:ilvl w:val="1"/>
          <w:numId w:val="19"/>
        </w:numPr>
        <w:spacing w:after="0" w:line="240" w:lineRule="auto"/>
        <w:jc w:val="both"/>
        <w:rPr>
          <w:rFonts w:eastAsiaTheme="majorEastAsia" w:cstheme="majorBidi"/>
        </w:rPr>
      </w:pPr>
      <w:r>
        <w:rPr>
          <w:rFonts w:eastAsiaTheme="majorEastAsia" w:cstheme="majorBidi"/>
        </w:rPr>
        <w:t>Participant</w:t>
      </w:r>
      <w:r w:rsidRPr="00662A6A">
        <w:rPr>
          <w:rFonts w:eastAsiaTheme="majorEastAsia" w:cstheme="majorBidi"/>
        </w:rPr>
        <w:t xml:space="preserve"> education and booklet from A</w:t>
      </w:r>
      <w:r>
        <w:rPr>
          <w:rFonts w:eastAsiaTheme="majorEastAsia" w:cstheme="majorBidi"/>
        </w:rPr>
        <w:t xml:space="preserve">ustralian </w:t>
      </w:r>
      <w:r w:rsidRPr="00662A6A">
        <w:rPr>
          <w:rFonts w:eastAsiaTheme="majorEastAsia" w:cstheme="majorBidi"/>
        </w:rPr>
        <w:t>L</w:t>
      </w:r>
      <w:r>
        <w:rPr>
          <w:rFonts w:eastAsiaTheme="majorEastAsia" w:cstheme="majorBidi"/>
        </w:rPr>
        <w:t xml:space="preserve">ung </w:t>
      </w:r>
      <w:r w:rsidRPr="00662A6A">
        <w:rPr>
          <w:rFonts w:eastAsiaTheme="majorEastAsia" w:cstheme="majorBidi"/>
        </w:rPr>
        <w:t>F</w:t>
      </w:r>
      <w:r>
        <w:rPr>
          <w:rFonts w:eastAsiaTheme="majorEastAsia" w:cstheme="majorBidi"/>
        </w:rPr>
        <w:t>oundation</w:t>
      </w:r>
      <w:r w:rsidRPr="00662A6A">
        <w:rPr>
          <w:rFonts w:eastAsiaTheme="majorEastAsia" w:cstheme="majorBidi"/>
        </w:rPr>
        <w:t>.</w:t>
      </w:r>
    </w:p>
    <w:p w14:paraId="60053B4A" w14:textId="77777777" w:rsidR="000A6D9E" w:rsidRPr="00662A6A" w:rsidRDefault="000A6D9E" w:rsidP="000A6D9E">
      <w:pPr>
        <w:pStyle w:val="ListParagraph"/>
        <w:numPr>
          <w:ilvl w:val="1"/>
          <w:numId w:val="19"/>
        </w:numPr>
        <w:spacing w:after="0" w:line="240" w:lineRule="auto"/>
        <w:jc w:val="both"/>
      </w:pPr>
      <w:r w:rsidRPr="00662A6A">
        <w:rPr>
          <w:rFonts w:eastAsiaTheme="majorEastAsia" w:cstheme="majorBidi"/>
        </w:rPr>
        <w:t xml:space="preserve">Smoking cessation advice </w:t>
      </w:r>
      <w:r w:rsidRPr="00662A6A">
        <w:t>and referral if necessary</w:t>
      </w:r>
      <w:r w:rsidRPr="00662A6A">
        <w:rPr>
          <w:rFonts w:eastAsiaTheme="majorEastAsia" w:cstheme="majorBidi"/>
        </w:rPr>
        <w:t>.</w:t>
      </w:r>
    </w:p>
    <w:p w14:paraId="43C080EA" w14:textId="77777777" w:rsidR="000A6D9E" w:rsidRPr="00662A6A" w:rsidRDefault="000A6D9E" w:rsidP="000A6D9E">
      <w:pPr>
        <w:pStyle w:val="ListParagraph"/>
        <w:spacing w:after="0" w:line="240" w:lineRule="auto"/>
        <w:jc w:val="both"/>
      </w:pPr>
    </w:p>
    <w:p w14:paraId="4B1E7496" w14:textId="77777777" w:rsidR="000A6D9E" w:rsidRPr="00662A6A" w:rsidRDefault="000A6D9E" w:rsidP="000A6D9E">
      <w:pPr>
        <w:ind w:firstLine="720"/>
        <w:jc w:val="both"/>
        <w:rPr>
          <w:rStyle w:val="IntenseEmphasis"/>
          <w:b w:val="0"/>
          <w:bCs w:val="0"/>
          <w:i w:val="0"/>
          <w:iCs w:val="0"/>
          <w:color w:val="auto"/>
        </w:rPr>
      </w:pPr>
      <w:r w:rsidRPr="00662A6A">
        <w:rPr>
          <w:rStyle w:val="IntenseEmphasis"/>
          <w:color w:val="auto"/>
        </w:rPr>
        <w:t>Those without COPD on spirometry</w:t>
      </w:r>
      <w:r w:rsidRPr="00662A6A">
        <w:t xml:space="preserve"> </w:t>
      </w:r>
    </w:p>
    <w:p w14:paraId="6A6B87B0" w14:textId="77777777" w:rsidR="000A6D9E" w:rsidRPr="00662A6A" w:rsidRDefault="000A6D9E" w:rsidP="000A6D9E">
      <w:pPr>
        <w:pStyle w:val="ListParagraph"/>
        <w:numPr>
          <w:ilvl w:val="1"/>
          <w:numId w:val="20"/>
        </w:numPr>
        <w:spacing w:after="0" w:line="240" w:lineRule="auto"/>
        <w:jc w:val="both"/>
        <w:rPr>
          <w:rFonts w:eastAsiaTheme="majorEastAsia" w:cstheme="majorBidi"/>
        </w:rPr>
      </w:pPr>
      <w:r w:rsidRPr="00662A6A">
        <w:rPr>
          <w:rFonts w:eastAsiaTheme="majorEastAsia" w:cstheme="majorBidi"/>
        </w:rPr>
        <w:t>Physical activity advice using the 5 A’s approach, exercise prescription.</w:t>
      </w:r>
    </w:p>
    <w:p w14:paraId="3A416C0A" w14:textId="77777777" w:rsidR="000A6D9E" w:rsidRPr="00662A6A" w:rsidRDefault="000A6D9E" w:rsidP="000A6D9E">
      <w:pPr>
        <w:pStyle w:val="ListParagraph"/>
        <w:numPr>
          <w:ilvl w:val="1"/>
          <w:numId w:val="20"/>
        </w:numPr>
        <w:spacing w:after="0" w:line="240" w:lineRule="auto"/>
        <w:jc w:val="both"/>
      </w:pPr>
      <w:r w:rsidRPr="00662A6A">
        <w:rPr>
          <w:rFonts w:eastAsiaTheme="majorEastAsia" w:cstheme="majorBidi"/>
        </w:rPr>
        <w:t xml:space="preserve">Smoking cessation advice </w:t>
      </w:r>
      <w:r w:rsidRPr="00662A6A">
        <w:t xml:space="preserve">and referral to the GP </w:t>
      </w:r>
      <w:r w:rsidRPr="00662A6A">
        <w:rPr>
          <w:rFonts w:eastAsiaTheme="majorEastAsia" w:cstheme="majorBidi"/>
        </w:rPr>
        <w:t>if necessary.</w:t>
      </w:r>
    </w:p>
    <w:p w14:paraId="7ADA9432" w14:textId="77777777" w:rsidR="000A6D9E" w:rsidRPr="00662A6A" w:rsidRDefault="000A6D9E" w:rsidP="000A6D9E">
      <w:pPr>
        <w:pStyle w:val="ListParagraph"/>
        <w:spacing w:after="0" w:line="240" w:lineRule="auto"/>
        <w:jc w:val="both"/>
      </w:pPr>
    </w:p>
    <w:p w14:paraId="2E7436D4" w14:textId="77777777" w:rsidR="000A6D9E" w:rsidRPr="00662A6A" w:rsidRDefault="000A6D9E" w:rsidP="000A6D9E">
      <w:pPr>
        <w:jc w:val="both"/>
      </w:pPr>
      <w:r w:rsidRPr="00662A6A">
        <w:t xml:space="preserve">It is anticipated that the number of people </w:t>
      </w:r>
      <w:r>
        <w:t xml:space="preserve">at risk of COPD subsequently </w:t>
      </w:r>
      <w:r w:rsidRPr="00662A6A">
        <w:t xml:space="preserve">identified </w:t>
      </w:r>
      <w:r>
        <w:t xml:space="preserve">to not have </w:t>
      </w:r>
      <w:r w:rsidRPr="00662A6A">
        <w:t>COPD will be minimized by using the CDQ to identify those with a score of 14.5 or more</w:t>
      </w:r>
      <w:r>
        <w:t xml:space="preserve"> before attending for assessment with the physiotherapist</w:t>
      </w:r>
      <w:r w:rsidRPr="00662A6A">
        <w:t xml:space="preserve">.  This has been demonstrated to have 96% negative predictive value for a diagnosis of COPD confirmed with spirometry </w:t>
      </w:r>
      <w:r>
        <w:fldChar w:fldCharType="begin"/>
      </w:r>
      <w:r>
        <w:instrText xml:space="preserve"> ADDIN EN.CITE &lt;EndNote&gt;&lt;Cite&gt;&lt;Author&gt;Stanley&lt;/Author&gt;&lt;Year&gt;2014&lt;/Year&gt;&lt;RecNum&gt;916&lt;/RecNum&gt;&lt;DisplayText&gt;(12)&lt;/DisplayText&gt;&lt;record&gt;&lt;rec-number&gt;916&lt;/rec-number&gt;&lt;foreign-keys&gt;&lt;key app="EN" db-id="xr2f9trvh2vdpoexpxop5ps60vxf5s09fxd2" timestamp="0"&gt;916&lt;/key&gt;&lt;/foreign-keys&gt;&lt;ref-type name="Journal Article"&gt;17&lt;/ref-type&gt;&lt;contributors&gt;&lt;authors&gt;&lt;author&gt;Stanley, Anthony J.&lt;/author&gt;&lt;author&gt;Hasan, Iqbal&lt;/author&gt;&lt;author&gt;Crockett, Alan J.&lt;/author&gt;&lt;author&gt;van Schayck, Onno C. P.&lt;/author&gt;&lt;author&gt;Zwar, Nicholas A.&lt;/author&gt;&lt;/authors&gt;&lt;/contributors&gt;&lt;titles&gt;&lt;title&gt;COPD Diagnostic Questionnaire (CDQ) for selecting at-risk patients for spirometry: a cross-sectional study in Australian general practice&lt;/title&gt;&lt;secondary-title&gt;Npj Primary Care Respiratory Medicine&lt;/secondary-title&gt;&lt;/titles&gt;&lt;volume&gt;24&lt;/volume&gt;&lt;dates&gt;&lt;year&gt;2014&lt;/year&gt;&lt;pub-dates&gt;&lt;date&gt;07/10/online&lt;/date&gt;&lt;/pub-dates&gt;&lt;/dates&gt;&lt;publisher&gt;Primary Care Respiratory Society UK/Macmillan Publishers Limited&lt;/publisher&gt;&lt;work-type&gt;Article&lt;/work-type&gt;&lt;urls&gt;&lt;related-urls&gt;&lt;url&gt;http://dx.doi.org/10.1038/npjpcrm.2014.24&lt;/url&gt;&lt;/related-urls&gt;&lt;/urls&gt;&lt;electronic-resource-num&gt;10.1038/npjpcrm.2014.24&lt;/electronic-resource-num&gt;&lt;/record&gt;&lt;/Cite&gt;&lt;/EndNote&gt;</w:instrText>
      </w:r>
      <w:r>
        <w:fldChar w:fldCharType="separate"/>
      </w:r>
      <w:r>
        <w:rPr>
          <w:noProof/>
        </w:rPr>
        <w:t>(12)</w:t>
      </w:r>
      <w:r>
        <w:fldChar w:fldCharType="end"/>
      </w:r>
      <w:r w:rsidRPr="00662A6A">
        <w:t xml:space="preserve">.  This will better target the use of spirometry in these </w:t>
      </w:r>
      <w:r>
        <w:t>participants</w:t>
      </w:r>
      <w:r w:rsidRPr="00662A6A">
        <w:t xml:space="preserve"> and make more effective use of the physiotherapists’ time.</w:t>
      </w:r>
      <w:r>
        <w:t xml:space="preserve"> </w:t>
      </w:r>
    </w:p>
    <w:p w14:paraId="3B6835D0" w14:textId="77777777" w:rsidR="000A6D9E" w:rsidRPr="00662A6A" w:rsidRDefault="000A6D9E" w:rsidP="000A6D9E">
      <w:pPr>
        <w:jc w:val="both"/>
      </w:pPr>
      <w:r w:rsidRPr="00662A6A">
        <w:t xml:space="preserve">The CDCRS physiotherapist will forward the GPMP and TCA to the </w:t>
      </w:r>
      <w:r>
        <w:t>participant</w:t>
      </w:r>
      <w:r w:rsidRPr="00662A6A">
        <w:t xml:space="preserve">’s GP, and discuss the assessments and the management plans from the respiratory clinic that day.  The discussion will highlight the problems identified and the roles of the members of the team to ensure a GPMP is complete and comprehensive. The GP will update the GPMP and TCA, and provide the </w:t>
      </w:r>
      <w:r>
        <w:t>participant</w:t>
      </w:r>
      <w:r w:rsidRPr="00662A6A">
        <w:t xml:space="preserve"> with a written COPD action plan.</w:t>
      </w:r>
    </w:p>
    <w:p w14:paraId="27E53B64" w14:textId="77777777" w:rsidR="000A6D9E" w:rsidRPr="00C6049C" w:rsidRDefault="000A6D9E" w:rsidP="000A6D9E">
      <w:pPr>
        <w:pStyle w:val="ListParagraph"/>
        <w:numPr>
          <w:ilvl w:val="1"/>
          <w:numId w:val="15"/>
        </w:numPr>
        <w:spacing w:after="120" w:line="240" w:lineRule="auto"/>
        <w:jc w:val="both"/>
        <w:rPr>
          <w:b/>
          <w:color w:val="000000"/>
        </w:rPr>
      </w:pPr>
      <w:r w:rsidRPr="00C6049C">
        <w:rPr>
          <w:b/>
          <w:color w:val="000000"/>
        </w:rPr>
        <w:t xml:space="preserve">Follow up assessment </w:t>
      </w:r>
    </w:p>
    <w:p w14:paraId="2024221A" w14:textId="77777777" w:rsidR="000A6D9E" w:rsidRDefault="000A6D9E" w:rsidP="000A6D9E">
      <w:pPr>
        <w:jc w:val="both"/>
      </w:pPr>
      <w:r>
        <w:t>Participants</w:t>
      </w:r>
      <w:r w:rsidRPr="00662A6A">
        <w:t xml:space="preserve"> with existing or newly diagnosed COPD will return for a follow-up visit with the physiotherapist at 1 month to monitor progress towards physical activity goals and at 3 months to complete a final assessment. The GP will be provided with the updated GPMP and TCA.  If additional physiotherapy interventions are required they can be</w:t>
      </w:r>
      <w:r>
        <w:t xml:space="preserve"> negotiated as part of the TCA.</w:t>
      </w:r>
    </w:p>
    <w:p w14:paraId="253D10D2" w14:textId="77777777" w:rsidR="000A6D9E" w:rsidRDefault="000A6D9E" w:rsidP="000A6D9E">
      <w:pPr>
        <w:jc w:val="both"/>
      </w:pPr>
      <w:r>
        <w:t xml:space="preserve">At the three month assessment the following will be completed: </w:t>
      </w:r>
    </w:p>
    <w:p w14:paraId="32BB05CE" w14:textId="77777777" w:rsidR="000A6D9E" w:rsidRPr="00662A6A" w:rsidRDefault="000A6D9E" w:rsidP="000A6D9E">
      <w:pPr>
        <w:ind w:left="720"/>
        <w:jc w:val="both"/>
        <w:rPr>
          <w:rFonts w:eastAsiaTheme="majorEastAsia" w:cstheme="majorBidi"/>
        </w:rPr>
      </w:pPr>
      <w:r w:rsidRPr="00662A6A">
        <w:rPr>
          <w:rStyle w:val="IntenseEmphasis"/>
          <w:color w:val="auto"/>
        </w:rPr>
        <w:t>Self-report</w:t>
      </w:r>
      <w:r>
        <w:rPr>
          <w:rStyle w:val="IntenseEmphasis"/>
          <w:color w:val="auto"/>
        </w:rPr>
        <w:t xml:space="preserve"> (demographic and health status) </w:t>
      </w:r>
      <w:r w:rsidRPr="00662A6A">
        <w:rPr>
          <w:rStyle w:val="IntenseEmphasis"/>
          <w:color w:val="auto"/>
        </w:rPr>
        <w:t>questionnaire:</w:t>
      </w:r>
      <w:r w:rsidRPr="00662A6A">
        <w:t xml:space="preserve"> </w:t>
      </w:r>
      <w:r w:rsidRPr="00662A6A">
        <w:rPr>
          <w:rFonts w:eastAsiaTheme="majorEastAsia" w:cstheme="majorBidi"/>
        </w:rPr>
        <w:t xml:space="preserve">this questionnaire will collect data on medication use and smoking status.  </w:t>
      </w:r>
      <w:r>
        <w:rPr>
          <w:rFonts w:eastAsiaTheme="majorEastAsia" w:cstheme="majorBidi"/>
        </w:rPr>
        <w:t>Participants will also be asked, if</w:t>
      </w:r>
      <w:r w:rsidRPr="00662A6A">
        <w:rPr>
          <w:rFonts w:eastAsiaTheme="majorEastAsia" w:cstheme="majorBidi"/>
        </w:rPr>
        <w:t xml:space="preserve"> in the last </w:t>
      </w:r>
      <w:r>
        <w:rPr>
          <w:rFonts w:eastAsiaTheme="majorEastAsia" w:cstheme="majorBidi"/>
        </w:rPr>
        <w:lastRenderedPageBreak/>
        <w:t>three</w:t>
      </w:r>
      <w:r w:rsidRPr="00662A6A">
        <w:rPr>
          <w:rFonts w:eastAsiaTheme="majorEastAsia" w:cstheme="majorBidi"/>
        </w:rPr>
        <w:t xml:space="preserve"> months, whether they were admitted to hospital or an emergency department for their breathing. </w:t>
      </w:r>
    </w:p>
    <w:p w14:paraId="4BDA8E8B" w14:textId="77777777" w:rsidR="000A6D9E" w:rsidRPr="00662A6A" w:rsidRDefault="000A6D9E" w:rsidP="000A6D9E">
      <w:pPr>
        <w:ind w:left="720"/>
        <w:jc w:val="both"/>
      </w:pPr>
      <w:r w:rsidRPr="00662A6A">
        <w:rPr>
          <w:rStyle w:val="IntenseEmphasis"/>
          <w:color w:val="auto"/>
        </w:rPr>
        <w:t>Symptoms:</w:t>
      </w:r>
      <w:r w:rsidRPr="00662A6A">
        <w:t xml:space="preserve"> This will be assessed using the COPD Assessment Test (CAT).</w:t>
      </w:r>
    </w:p>
    <w:p w14:paraId="1A9B5B1E" w14:textId="77777777" w:rsidR="000A6D9E" w:rsidRPr="00662A6A" w:rsidRDefault="000A6D9E" w:rsidP="000A6D9E">
      <w:pPr>
        <w:ind w:left="720"/>
        <w:jc w:val="both"/>
      </w:pPr>
      <w:r w:rsidRPr="000A6D9E">
        <w:rPr>
          <w:rStyle w:val="IntenseEmphasis"/>
          <w:color w:val="auto"/>
        </w:rPr>
        <w:t>Participant</w:t>
      </w:r>
      <w:r w:rsidRPr="00662A6A">
        <w:rPr>
          <w:rStyle w:val="IntenseEmphasis"/>
          <w:color w:val="auto"/>
        </w:rPr>
        <w:t xml:space="preserve"> self-management: </w:t>
      </w:r>
      <w:r w:rsidRPr="00662A6A">
        <w:t xml:space="preserve">This will be assessed using the </w:t>
      </w:r>
      <w:r>
        <w:t>Participant</w:t>
      </w:r>
      <w:r w:rsidRPr="00662A6A">
        <w:t xml:space="preserve"> Activation Measure (PAM).</w:t>
      </w:r>
    </w:p>
    <w:p w14:paraId="55034199" w14:textId="77777777" w:rsidR="000A6D9E" w:rsidRPr="00662A6A" w:rsidRDefault="000A6D9E" w:rsidP="000A6D9E">
      <w:pPr>
        <w:ind w:left="720"/>
        <w:jc w:val="both"/>
      </w:pPr>
      <w:r w:rsidRPr="00662A6A">
        <w:rPr>
          <w:rStyle w:val="IntenseEmphasis"/>
          <w:color w:val="auto"/>
        </w:rPr>
        <w:t>Physical activity:</w:t>
      </w:r>
      <w:r w:rsidRPr="00662A6A">
        <w:t xml:space="preserve"> This will be assessed using the Active Australia questionnaire and assessment of stage of change for physical activity.</w:t>
      </w:r>
    </w:p>
    <w:p w14:paraId="78F87128" w14:textId="56BE426C" w:rsidR="000A6D9E" w:rsidRDefault="000A6D9E" w:rsidP="000A6D9E">
      <w:pPr>
        <w:ind w:left="720"/>
        <w:jc w:val="both"/>
      </w:pPr>
      <w:r w:rsidRPr="00662A6A">
        <w:rPr>
          <w:rStyle w:val="IntenseEmphasis"/>
          <w:color w:val="auto"/>
        </w:rPr>
        <w:t>Inhaler technique</w:t>
      </w:r>
      <w:r w:rsidRPr="00662A6A">
        <w:t xml:space="preserve"> will be reviewed.</w:t>
      </w:r>
    </w:p>
    <w:p w14:paraId="6E19FEEB" w14:textId="77777777" w:rsidR="000A6D9E" w:rsidRPr="004E2017" w:rsidRDefault="000A6D9E" w:rsidP="000A6D9E">
      <w:pPr>
        <w:pStyle w:val="Heading1"/>
        <w:keepLines/>
        <w:numPr>
          <w:ilvl w:val="0"/>
          <w:numId w:val="15"/>
        </w:numPr>
        <w:autoSpaceDE/>
        <w:autoSpaceDN/>
        <w:adjustRightInd/>
        <w:spacing w:after="120"/>
        <w:rPr>
          <w:caps/>
        </w:rPr>
      </w:pPr>
      <w:r w:rsidRPr="004E2017">
        <w:t>ADVERSE EVENT REPORTING</w:t>
      </w:r>
    </w:p>
    <w:p w14:paraId="76557315" w14:textId="5C070206" w:rsidR="000A6D9E" w:rsidRPr="00C6049C" w:rsidRDefault="000A6D9E" w:rsidP="000A6D9E">
      <w:pPr>
        <w:jc w:val="both"/>
      </w:pPr>
      <w:r>
        <w:t>It is unlikely that participants will experience adverse events.  There is a chance that they might feel light headed after performing spirometry.  This will be explained to the participants and the physiotherapist will observe the participant carefully.  There is a chance that participants might feel short of breath or light headed during the exercise capacity test (incremental step test). Participants will be monitored with an oxygen saturation monitor.  The physiotherapists are very experienced senior cardiorespiratory physiotherapists and monitor participants careful and record if adverse events occur</w:t>
      </w:r>
      <w:r w:rsidRPr="00C6049C">
        <w:t xml:space="preserve">. </w:t>
      </w:r>
    </w:p>
    <w:p w14:paraId="472CD441" w14:textId="77777777" w:rsidR="000A6D9E" w:rsidRPr="004E2017" w:rsidRDefault="000A6D9E" w:rsidP="000A6D9E">
      <w:pPr>
        <w:pStyle w:val="Heading1"/>
        <w:keepLines/>
        <w:numPr>
          <w:ilvl w:val="0"/>
          <w:numId w:val="15"/>
        </w:numPr>
        <w:autoSpaceDE/>
        <w:autoSpaceDN/>
        <w:adjustRightInd/>
        <w:spacing w:after="120"/>
        <w:rPr>
          <w:caps/>
        </w:rPr>
      </w:pPr>
      <w:r w:rsidRPr="004E2017">
        <w:t>STATISTICAL METHODS</w:t>
      </w:r>
    </w:p>
    <w:p w14:paraId="1DD7A38C" w14:textId="77777777" w:rsidR="000A6D9E" w:rsidRPr="00B070E9" w:rsidRDefault="000A6D9E" w:rsidP="000A6D9E">
      <w:pPr>
        <w:jc w:val="both"/>
      </w:pPr>
      <w:r w:rsidRPr="00B070E9">
        <w:t>Descriptive analyses will be used to evaluate the process outcomes. Paired t-test for</w:t>
      </w:r>
      <w:r>
        <w:t xml:space="preserve"> </w:t>
      </w:r>
      <w:r w:rsidRPr="00B070E9">
        <w:t xml:space="preserve">significance will be performed to compare </w:t>
      </w:r>
      <w:r>
        <w:t>participant</w:t>
      </w:r>
      <w:r w:rsidRPr="00B070E9">
        <w:t xml:space="preserve"> responses in the baseline and 3 month</w:t>
      </w:r>
      <w:r>
        <w:t xml:space="preserve"> </w:t>
      </w:r>
      <w:r w:rsidRPr="00B070E9">
        <w:t>follow up questionnaires. Data will be analysed using SPSS statistical software with a two</w:t>
      </w:r>
      <w:r>
        <w:t xml:space="preserve"> </w:t>
      </w:r>
      <w:r w:rsidRPr="00B070E9">
        <w:t>sided</w:t>
      </w:r>
      <w:r>
        <w:t xml:space="preserve"> </w:t>
      </w:r>
      <w:r w:rsidRPr="00B070E9">
        <w:t>significance level set to 0.05. The interviews with the participating GPs, PNs and</w:t>
      </w:r>
      <w:r>
        <w:t xml:space="preserve"> </w:t>
      </w:r>
      <w:r w:rsidRPr="00B070E9">
        <w:t>physiotherapists will be digitally recorded, transcribed verbatim and analysed thematically.</w:t>
      </w:r>
    </w:p>
    <w:p w14:paraId="74A9F4D8" w14:textId="39E311AB" w:rsidR="000A6D9E" w:rsidRPr="00B070E9" w:rsidRDefault="000A6D9E" w:rsidP="000A6D9E">
      <w:pPr>
        <w:jc w:val="both"/>
      </w:pPr>
      <w:r w:rsidRPr="00B070E9">
        <w:t>The researchers will use NVivo for the qualitative analysis.</w:t>
      </w:r>
      <w:r w:rsidR="00470A89">
        <w:t xml:space="preserve">  The interview transcripts will be code</w:t>
      </w:r>
      <w:r w:rsidR="00E47871">
        <w:t xml:space="preserve">d </w:t>
      </w:r>
      <w:r w:rsidR="00470A89">
        <w:t>using the Theoretical Domains</w:t>
      </w:r>
      <w:r w:rsidR="00E47871">
        <w:t xml:space="preserve"> Framework </w:t>
      </w:r>
      <w:r w:rsidR="00E47871">
        <w:fldChar w:fldCharType="begin">
          <w:fldData xml:space="preserve">PEVuZE5vdGU+PENpdGU+PEF1dGhvcj5GcmVuY2g8L0F1dGhvcj48WWVhcj4yMDEyPC9ZZWFyPjxS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</w:fldData>
        </w:fldChar>
      </w:r>
      <w:r w:rsidR="00F75C90">
        <w:instrText xml:space="preserve"> ADDIN EN.CITE </w:instrText>
      </w:r>
      <w:r w:rsidR="00F75C90">
        <w:fldChar w:fldCharType="begin">
          <w:fldData xml:space="preserve">PEVuZE5vdGU+PENpdGU+PEF1dGhvcj5GcmVuY2g8L0F1dGhvcj48WWVhcj4yMDEyPC9ZZWFyPjxS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</w:fldData>
        </w:fldChar>
      </w:r>
      <w:r w:rsidR="00F75C90">
        <w:instrText xml:space="preserve"> ADDIN EN.CITE.DATA </w:instrText>
      </w:r>
      <w:r w:rsidR="00F75C90">
        <w:fldChar w:fldCharType="end"/>
      </w:r>
      <w:r w:rsidR="00E47871">
        <w:fldChar w:fldCharType="separate"/>
      </w:r>
      <w:r w:rsidR="00F75C90">
        <w:rPr>
          <w:noProof/>
        </w:rPr>
        <w:t>(27, 28)</w:t>
      </w:r>
      <w:r w:rsidR="00E47871">
        <w:fldChar w:fldCharType="end"/>
      </w:r>
      <w:r w:rsidR="00E47871">
        <w:t xml:space="preserve">.  This is a framework that is used in implementation research and contains 14 domains relating to clinician behaviour and attitudes.  The investigators have previously used this framework to understand the clinician experiences in implementing complex interventions for COPD in primary care </w:t>
      </w:r>
      <w:r w:rsidR="00E47871">
        <w:fldChar w:fldCharType="begin"/>
      </w:r>
      <w:r w:rsidR="00E47871">
        <w:instrText xml:space="preserve"> ADDIN EN.CITE &lt;EndNote&gt;&lt;Cite&gt;&lt;Author&gt;Sarah Dennis&lt;/Author&gt;&lt;Year&gt;2016&lt;/Year&gt;&lt;RecNum&gt;188&lt;/RecNum&gt;&lt;DisplayText&gt;(23)&lt;/DisplayText&gt;&lt;record&gt;&lt;rec-number&gt;188&lt;/rec-number&gt;&lt;foreign-keys&gt;&lt;key app="EN" db-id="s09eww0dcpezxpefv57xzxw12p2v5dvvw9zs" timestamp="1473038251"&gt;188&lt;/key&gt;&lt;/foreign-keys&gt;&lt;ref-type name="Journal Article"&gt;17&lt;/ref-type&gt;&lt;contributors&gt;&lt;authors&gt;&lt;author&gt;Sarah Dennis,&lt;/author&gt;&lt;author&gt;Helen Reddel, &lt;/author&gt;&lt;author&gt;Sandy Middleton, &lt;/author&gt;&lt;author&gt;Iqbal Hasan,&lt;/author&gt;&lt;author&gt;Oshana Hermiz,&lt;/author&gt;&lt;author&gt;Rosemary Phillips,&lt;/author&gt;&lt;author&gt;Alan Crockett,&lt;/author&gt;&lt;author&gt;Sanjyot Vagholkar,&lt;/author&gt;&lt;author&gt;Guy Marks,&lt;/author&gt;&lt;author&gt;Nicholas Zwar,&lt;/author&gt;&lt;/authors&gt;&lt;/contributors&gt;&lt;titles&gt;&lt;title&gt;Barriers and outcomes of an evidence based approach to diagnosis and management of chronic obstructive pulmonary disease (COPD) in Australia: a qualitative study&lt;/title&gt;&lt;secondary-title&gt;Family Practice&lt;/secondary-title&gt;&lt;/titles&gt;&lt;periodical&gt;&lt;full-title&gt;Family Practice&lt;/full-title&gt;&lt;/periodical&gt;&lt;dates&gt;&lt;year&gt;2016&lt;/year&gt;&lt;pub-dates&gt;&lt;date&gt;Accepted 02 Sept 2016&lt;/date&gt;&lt;/pub-dates&gt;&lt;/dates&gt;&lt;urls&gt;&lt;/urls&gt;&lt;/record&gt;&lt;/Cite&gt;&lt;/EndNote&gt;</w:instrText>
      </w:r>
      <w:r w:rsidR="00E47871">
        <w:fldChar w:fldCharType="separate"/>
      </w:r>
      <w:r w:rsidR="00E47871">
        <w:rPr>
          <w:noProof/>
        </w:rPr>
        <w:t>(23)</w:t>
      </w:r>
      <w:r w:rsidR="00E47871">
        <w:fldChar w:fldCharType="end"/>
      </w:r>
      <w:r w:rsidR="00E47871">
        <w:t>.</w:t>
      </w:r>
    </w:p>
    <w:p w14:paraId="3722EB25" w14:textId="77777777" w:rsidR="000A6D9E" w:rsidRDefault="000A6D9E" w:rsidP="000A6D9E">
      <w:pPr>
        <w:pStyle w:val="ListParagraph"/>
        <w:numPr>
          <w:ilvl w:val="1"/>
          <w:numId w:val="15"/>
        </w:numPr>
        <w:spacing w:after="120" w:line="240" w:lineRule="auto"/>
        <w:jc w:val="both"/>
        <w:outlineLvl w:val="0"/>
        <w:rPr>
          <w:b/>
          <w:color w:val="000000"/>
        </w:rPr>
      </w:pPr>
      <w:r w:rsidRPr="004E2017">
        <w:rPr>
          <w:b/>
          <w:color w:val="000000"/>
        </w:rPr>
        <w:t>Sample Size Estimation</w:t>
      </w:r>
    </w:p>
    <w:p w14:paraId="51A3BAD7" w14:textId="77777777" w:rsidR="000A6D9E" w:rsidRDefault="000A6D9E" w:rsidP="000A6D9E">
      <w:pPr>
        <w:ind w:left="720"/>
        <w:jc w:val="both"/>
      </w:pPr>
      <w:r w:rsidRPr="00B070E9">
        <w:t>We will recruit four general practices to the study. Based on data from our previous COPD</w:t>
      </w:r>
      <w:r>
        <w:t xml:space="preserve"> </w:t>
      </w:r>
      <w:r w:rsidRPr="00B070E9">
        <w:t xml:space="preserve">study we anticipate the practices will identify 150 potentially eligible </w:t>
      </w:r>
      <w:r>
        <w:t>participants</w:t>
      </w:r>
      <w:r w:rsidRPr="00B070E9">
        <w:t xml:space="preserve"> with a diagnosis</w:t>
      </w:r>
      <w:r>
        <w:t xml:space="preserve"> </w:t>
      </w:r>
      <w:r w:rsidRPr="00B070E9">
        <w:t xml:space="preserve">of COPD 11, 50% participation (75 </w:t>
      </w:r>
      <w:r>
        <w:t>participants</w:t>
      </w:r>
      <w:r w:rsidRPr="00B070E9">
        <w:t xml:space="preserve"> are likely to consent to take part in the study) and</w:t>
      </w:r>
      <w:r>
        <w:t xml:space="preserve"> </w:t>
      </w:r>
      <w:r w:rsidRPr="00B070E9">
        <w:t xml:space="preserve">85% repeat participation (64 </w:t>
      </w:r>
      <w:r>
        <w:t>participants</w:t>
      </w:r>
      <w:r w:rsidRPr="00B070E9">
        <w:t xml:space="preserve"> are likely to complete the follow up questionnaire).</w:t>
      </w:r>
    </w:p>
    <w:p w14:paraId="1143A020" w14:textId="77777777" w:rsidR="000A6D9E" w:rsidRDefault="000A6D9E" w:rsidP="000A6D9E">
      <w:pPr>
        <w:ind w:left="720"/>
        <w:jc w:val="both"/>
      </w:pPr>
      <w:r w:rsidRPr="00B070E9">
        <w:t xml:space="preserve">Based on Pelican data, 612 </w:t>
      </w:r>
      <w:r>
        <w:t>participants</w:t>
      </w:r>
      <w:r w:rsidRPr="00B070E9">
        <w:t xml:space="preserve"> will be identified who are at risk of COPD but without a</w:t>
      </w:r>
      <w:r>
        <w:t xml:space="preserve"> </w:t>
      </w:r>
      <w:r w:rsidRPr="00B070E9">
        <w:t>current diagnosis. Of these, 104 (17%) will attend for spirometry and assessment and 18</w:t>
      </w:r>
      <w:r>
        <w:t xml:space="preserve"> </w:t>
      </w:r>
      <w:r w:rsidRPr="00B070E9">
        <w:t xml:space="preserve">(17.5%) of these </w:t>
      </w:r>
      <w:r>
        <w:t>participants</w:t>
      </w:r>
      <w:r w:rsidRPr="00B070E9">
        <w:t xml:space="preserve"> will receive a new di</w:t>
      </w:r>
      <w:r>
        <w:t xml:space="preserve">agnosis of COPD </w:t>
      </w:r>
      <w:r>
        <w:fldChar w:fldCharType="begin"/>
      </w:r>
      <w:r>
        <w:instrText xml:space="preserve"> ADDIN EN.CITE &lt;EndNote&gt;&lt;Cite&gt;&lt;Author&gt;Zwar&lt;/Author&gt;&lt;Year&gt;2016&lt;/Year&gt;&lt;RecNum&gt;181&lt;/RecNum&gt;&lt;DisplayText&gt;(22)&lt;/DisplayText&gt;&lt;record&gt;&lt;rec-number&gt;181&lt;/rec-number&gt;&lt;foreign-keys&gt;&lt;key app="EN" db-id="s09eww0dcpezxpefv57xzxw12p2v5dvvw9zs" timestamp="1468969370"&gt;181&lt;/key&gt;&lt;/foreign-keys&gt;&lt;ref-type name="Journal Article"&gt;17&lt;/ref-type&gt;&lt;contributors&gt;&lt;authors&gt;&lt;author&gt;Zwar, Nicholas&lt;/author&gt;&lt;author&gt;Bunker, Jeremy&lt;/author&gt;&lt;author&gt;Reddel, Helen&lt;/author&gt;&lt;author&gt;Dennis, Sarah&lt;/author&gt;&lt;author&gt;Middleton, Sandy&lt;/author&gt;&lt;author&gt;van Schayck, Onno&lt;/author&gt;&lt;author&gt;Crockett, Alan&lt;/author&gt;&lt;author&gt;Hasan, Iqbal&lt;/author&gt;&lt;author&gt;Hermiz, Oshana&lt;/author&gt;&lt;author&gt;Vagholkar, Sanjyot&lt;/author&gt;&lt;author&gt;Xuan, Wei&lt;/author&gt;&lt;author&gt;Marks, Guy&lt;/author&gt;&lt;/authors&gt;&lt;/contributors&gt;&lt;titles&gt;&lt;title&gt;Early intervention for chronic obstructive pulmonary disease by practice nurse and GP teams: a cluster randomised trial&lt;/title&gt;&lt;secondary-title&gt;Family Practice&lt;/secondary-title&gt;&lt;/titles&gt;&lt;periodical&gt;&lt;full-title&gt;Family Practice&lt;/full-title&gt;&lt;/periodical&gt;&lt;dates&gt;&lt;year&gt;2016&lt;/year&gt;&lt;pub-dates&gt;&lt;date&gt;19-Jul-2016&lt;/date&gt;&lt;/pub-dates&gt;&lt;/dates&gt;&lt;urls&gt;&lt;/urls&gt;&lt;/record&gt;&lt;/Cite&gt;&lt;/EndNote&gt;</w:instrText>
      </w:r>
      <w:r>
        <w:fldChar w:fldCharType="separate"/>
      </w:r>
      <w:r>
        <w:t>(22)</w:t>
      </w:r>
      <w:r>
        <w:fldChar w:fldCharType="end"/>
      </w:r>
      <w:r w:rsidRPr="00B070E9">
        <w:t>.</w:t>
      </w:r>
    </w:p>
    <w:p w14:paraId="6A62B32E" w14:textId="06F008A3" w:rsidR="000A6D9E" w:rsidRDefault="000A6D9E" w:rsidP="00C568FC">
      <w:pPr>
        <w:ind w:left="720"/>
        <w:jc w:val="both"/>
      </w:pPr>
      <w:r w:rsidRPr="00B070E9">
        <w:t>Therefore</w:t>
      </w:r>
      <w:r>
        <w:t xml:space="preserve"> </w:t>
      </w:r>
      <w:r w:rsidRPr="00B070E9">
        <w:t xml:space="preserve">it is anticipated that </w:t>
      </w:r>
      <w:r>
        <w:t>250</w:t>
      </w:r>
      <w:r w:rsidRPr="00B070E9">
        <w:t xml:space="preserve"> </w:t>
      </w:r>
      <w:r>
        <w:t>people will be assessed during the course of th</w:t>
      </w:r>
      <w:r w:rsidR="00A74D2E">
        <w:t>is feasibility</w:t>
      </w:r>
      <w:r>
        <w:t xml:space="preserve"> study.</w:t>
      </w:r>
    </w:p>
    <w:p w14:paraId="6780D775" w14:textId="77777777" w:rsidR="000A6D9E" w:rsidRPr="00B070E9" w:rsidRDefault="000A6D9E" w:rsidP="000A6D9E">
      <w:pPr>
        <w:widowControl w:val="0"/>
        <w:autoSpaceDE w:val="0"/>
        <w:autoSpaceDN w:val="0"/>
        <w:adjustRightInd w:val="0"/>
        <w:spacing w:after="0" w:line="240" w:lineRule="auto"/>
        <w:ind w:firstLine="720"/>
      </w:pPr>
    </w:p>
    <w:p w14:paraId="54D684FC" w14:textId="77777777" w:rsidR="000A6D9E" w:rsidRPr="004E2017" w:rsidRDefault="000A6D9E" w:rsidP="000A6D9E">
      <w:pPr>
        <w:pStyle w:val="Heading1"/>
        <w:keepLines/>
        <w:numPr>
          <w:ilvl w:val="0"/>
          <w:numId w:val="15"/>
        </w:numPr>
        <w:autoSpaceDE/>
        <w:autoSpaceDN/>
        <w:adjustRightInd/>
        <w:spacing w:after="120"/>
        <w:rPr>
          <w:caps/>
        </w:rPr>
      </w:pPr>
      <w:r w:rsidRPr="004E2017">
        <w:t>DATA MANAGEMENT</w:t>
      </w:r>
    </w:p>
    <w:p w14:paraId="44B89D73" w14:textId="77777777" w:rsidR="000A6D9E" w:rsidRDefault="000A6D9E" w:rsidP="000A6D9E">
      <w:pPr>
        <w:pStyle w:val="ListParagraph"/>
        <w:numPr>
          <w:ilvl w:val="1"/>
          <w:numId w:val="15"/>
        </w:numPr>
        <w:spacing w:after="120" w:line="240" w:lineRule="auto"/>
        <w:jc w:val="both"/>
        <w:rPr>
          <w:b/>
          <w:color w:val="000000"/>
        </w:rPr>
      </w:pPr>
      <w:r w:rsidRPr="004E2017">
        <w:rPr>
          <w:b/>
          <w:color w:val="000000"/>
        </w:rPr>
        <w:t xml:space="preserve">Data Collection </w:t>
      </w:r>
    </w:p>
    <w:p w14:paraId="797D1FD0" w14:textId="77777777" w:rsidR="000A6D9E" w:rsidRPr="00B070E9" w:rsidRDefault="000A6D9E" w:rsidP="000A6D9E">
      <w:pPr>
        <w:spacing w:after="120" w:line="240" w:lineRule="auto"/>
        <w:jc w:val="both"/>
      </w:pPr>
      <w:r>
        <w:t>The data will collected by the physiotherapists at baseline and three month assessment using the prepared data collection questionnaires.</w:t>
      </w:r>
    </w:p>
    <w:p w14:paraId="503A6300" w14:textId="77777777" w:rsidR="000A6D9E" w:rsidRPr="004E2017" w:rsidRDefault="000A6D9E" w:rsidP="000A6D9E">
      <w:pPr>
        <w:pStyle w:val="ListParagraph"/>
        <w:numPr>
          <w:ilvl w:val="1"/>
          <w:numId w:val="15"/>
        </w:numPr>
        <w:spacing w:after="120" w:line="240" w:lineRule="auto"/>
        <w:jc w:val="both"/>
        <w:rPr>
          <w:b/>
          <w:color w:val="000000"/>
        </w:rPr>
      </w:pPr>
      <w:r w:rsidRPr="004E2017">
        <w:rPr>
          <w:b/>
          <w:color w:val="000000"/>
        </w:rPr>
        <w:t>Data Storage</w:t>
      </w:r>
    </w:p>
    <w:p w14:paraId="6AF4DB2D" w14:textId="77777777" w:rsidR="000A6D9E" w:rsidRPr="00E90442" w:rsidRDefault="000A6D9E" w:rsidP="000A6D9E">
      <w:pPr>
        <w:spacing w:after="120" w:line="240" w:lineRule="auto"/>
        <w:jc w:val="both"/>
      </w:pPr>
      <w:r w:rsidRPr="00E90442">
        <w:t xml:space="preserve">Data will be entered on the University of Sydney RedCap site by the research assistant.  Only the project team will have access to this password protected secure database. Interviews with GPs, physiotherapists and </w:t>
      </w:r>
      <w:r>
        <w:t>participants</w:t>
      </w:r>
      <w:r w:rsidRPr="00E90442">
        <w:t xml:space="preserve"> will be digitally recorded</w:t>
      </w:r>
      <w:r>
        <w:t xml:space="preserve"> and transcrib</w:t>
      </w:r>
      <w:r w:rsidRPr="00E90442">
        <w:t xml:space="preserve">ed by professional transcription service.  The transcripts will be de-identified and stored on a University of Sydney password protected computer.  The digital recordings will be deleted once the transcriptions have been checked. </w:t>
      </w:r>
    </w:p>
    <w:p w14:paraId="4E8947EE" w14:textId="77777777" w:rsidR="000A6D9E" w:rsidRDefault="000A6D9E" w:rsidP="000A6D9E">
      <w:pPr>
        <w:pStyle w:val="ListParagraph"/>
        <w:numPr>
          <w:ilvl w:val="1"/>
          <w:numId w:val="15"/>
        </w:numPr>
        <w:spacing w:after="120" w:line="240" w:lineRule="auto"/>
        <w:jc w:val="both"/>
        <w:rPr>
          <w:b/>
          <w:color w:val="000000"/>
        </w:rPr>
      </w:pPr>
      <w:r>
        <w:rPr>
          <w:b/>
          <w:color w:val="000000"/>
        </w:rPr>
        <w:t>Data confidentiality</w:t>
      </w:r>
    </w:p>
    <w:p w14:paraId="03995599" w14:textId="4D1E3CC1" w:rsidR="000A6D9E" w:rsidRPr="00F251F7" w:rsidRDefault="000A6D9E" w:rsidP="000A6D9E">
      <w:pPr>
        <w:spacing w:after="120" w:line="240" w:lineRule="auto"/>
        <w:jc w:val="both"/>
      </w:pPr>
      <w:r w:rsidRPr="00E90442">
        <w:t xml:space="preserve">All data entered will be de-identified, no records will be identifiable in the RedCap database.  </w:t>
      </w:r>
      <w:r w:rsidR="003948AB">
        <w:t xml:space="preserve">The de-identified data will be coded with a participant number. The master file of </w:t>
      </w:r>
      <w:r w:rsidR="00A74D2E">
        <w:t xml:space="preserve">coded </w:t>
      </w:r>
      <w:r w:rsidR="003948AB">
        <w:t xml:space="preserve">participant numbers will be kept in a locked filing cabinet in the general practice to which they belong.  </w:t>
      </w:r>
      <w:r w:rsidRPr="00E90442">
        <w:t>Results will be presented in the final report publication in a way that none of the participants can be identified.</w:t>
      </w:r>
    </w:p>
    <w:p w14:paraId="2C7583C8" w14:textId="77777777" w:rsidR="000A6D9E" w:rsidRDefault="000A6D9E" w:rsidP="000A6D9E">
      <w:pPr>
        <w:pStyle w:val="ListParagraph"/>
        <w:numPr>
          <w:ilvl w:val="1"/>
          <w:numId w:val="15"/>
        </w:numPr>
        <w:spacing w:after="120" w:line="240" w:lineRule="auto"/>
        <w:jc w:val="both"/>
        <w:rPr>
          <w:b/>
          <w:color w:val="000000"/>
        </w:rPr>
      </w:pPr>
      <w:r w:rsidRPr="004E2017">
        <w:rPr>
          <w:b/>
          <w:color w:val="000000"/>
        </w:rPr>
        <w:t>Study Record Retention</w:t>
      </w:r>
    </w:p>
    <w:p w14:paraId="334D6826" w14:textId="15291C68" w:rsidR="000A6D9E" w:rsidRPr="00E90442" w:rsidRDefault="000A6D9E" w:rsidP="000A6D9E">
      <w:pPr>
        <w:spacing w:after="120" w:line="240" w:lineRule="auto"/>
        <w:jc w:val="both"/>
      </w:pPr>
      <w:r w:rsidRPr="00E90442">
        <w:t>Data collected as part of this feasibility will be retained for a minimum of 5 years post study completion as required</w:t>
      </w:r>
      <w:r>
        <w:t xml:space="preserve"> </w:t>
      </w:r>
      <w:r>
        <w:fldChar w:fldCharType="begin"/>
      </w:r>
      <w:r w:rsidR="00F75C90">
        <w:instrText xml:space="preserve"> ADDIN EN.CITE &lt;EndNote&gt;&lt;Cite&gt;&lt;Author&gt;National Health and Medical Research Council&lt;/Author&gt;&lt;Year&gt;2007&lt;/Year&gt;&lt;RecNum&gt;1255&lt;/RecNum&gt;&lt;DisplayText&gt;(29)&lt;/DisplayText&gt;&lt;record&gt;&lt;rec-number&gt;1255&lt;/rec-number&gt;&lt;foreign-keys&gt;&lt;key app="EN" db-id="xr2f9trvh2vdpoexpxop5ps60vxf5s09fxd2" timestamp="1476231339"&gt;1255&lt;/key&gt;&lt;/foreign-keys&gt;&lt;ref-type name="Web Page"&gt;12&lt;/ref-type&gt;&lt;contributors&gt;&lt;authors&gt;&lt;author&gt;National Health and Medical Research Council,&lt;/author&gt;&lt;/authors&gt;&lt;/contributors&gt;&lt;titles&gt;&lt;title&gt;National Statement on Ethical Conduct in Human Research (updated May 2015)&lt;/title&gt;&lt;/titles&gt;&lt;volume&gt;2016&lt;/volume&gt;&lt;number&gt;12 October&lt;/number&gt;&lt;dates&gt;&lt;year&gt;2007&lt;/year&gt;&lt;/dates&gt;&lt;urls&gt;&lt;related-urls&gt;&lt;url&gt;https://www.nhmrc.gov.au/book/national-statement-ethical-conduct-human-research&lt;/url&gt;&lt;/related-urls&gt;&lt;/urls&gt;&lt;/record&gt;&lt;/Cite&gt;&lt;/EndNote&gt;</w:instrText>
      </w:r>
      <w:r>
        <w:fldChar w:fldCharType="separate"/>
      </w:r>
      <w:r w:rsidR="00F75C90">
        <w:rPr>
          <w:noProof/>
        </w:rPr>
        <w:t>(29)</w:t>
      </w:r>
      <w:r>
        <w:fldChar w:fldCharType="end"/>
      </w:r>
      <w:r w:rsidRPr="00E90442">
        <w:t xml:space="preserve">. </w:t>
      </w:r>
    </w:p>
    <w:p w14:paraId="3BA14123" w14:textId="77777777" w:rsidR="000A6D9E" w:rsidRPr="004E2017" w:rsidRDefault="000A6D9E" w:rsidP="000A6D9E">
      <w:pPr>
        <w:pStyle w:val="Heading1"/>
        <w:keepLines/>
        <w:numPr>
          <w:ilvl w:val="0"/>
          <w:numId w:val="15"/>
        </w:numPr>
        <w:autoSpaceDE/>
        <w:autoSpaceDN/>
        <w:adjustRightInd/>
        <w:spacing w:after="120"/>
        <w:rPr>
          <w:caps/>
        </w:rPr>
      </w:pPr>
      <w:r w:rsidRPr="004E2017">
        <w:t>ADMINISTRATIVE ASPECTS</w:t>
      </w:r>
    </w:p>
    <w:p w14:paraId="344CB28F" w14:textId="77777777" w:rsidR="000A6D9E" w:rsidRDefault="000A6D9E" w:rsidP="000A6D9E">
      <w:pPr>
        <w:pStyle w:val="ListParagraph"/>
        <w:numPr>
          <w:ilvl w:val="1"/>
          <w:numId w:val="15"/>
        </w:numPr>
        <w:spacing w:after="120" w:line="240" w:lineRule="auto"/>
        <w:jc w:val="both"/>
        <w:rPr>
          <w:b/>
          <w:color w:val="000000"/>
        </w:rPr>
      </w:pPr>
      <w:r>
        <w:rPr>
          <w:b/>
          <w:color w:val="000000"/>
        </w:rPr>
        <w:t>Independent HREC approval</w:t>
      </w:r>
    </w:p>
    <w:p w14:paraId="7D6ADF6D" w14:textId="73F04A84" w:rsidR="000A6D9E" w:rsidRPr="000A6D9E" w:rsidRDefault="000A6D9E" w:rsidP="000A6D9E">
      <w:pPr>
        <w:spacing w:after="120" w:line="240" w:lineRule="auto"/>
      </w:pPr>
      <w:r w:rsidRPr="000A6D9E">
        <w:t>This study has been approved by the Northern Sydney Local Health District HREC, reference number:</w:t>
      </w:r>
      <w:r w:rsidR="00A74D2E">
        <w:t xml:space="preserve"> </w:t>
      </w:r>
      <w:r w:rsidR="003948AB">
        <w:t>HREC/16/HAWKE/434.</w:t>
      </w:r>
    </w:p>
    <w:p w14:paraId="080A63BE" w14:textId="77777777" w:rsidR="000A6D9E" w:rsidRDefault="000A6D9E" w:rsidP="000A6D9E">
      <w:pPr>
        <w:pStyle w:val="ListParagraph"/>
        <w:numPr>
          <w:ilvl w:val="1"/>
          <w:numId w:val="15"/>
        </w:numPr>
        <w:spacing w:after="120" w:line="240" w:lineRule="auto"/>
        <w:jc w:val="both"/>
        <w:rPr>
          <w:b/>
          <w:color w:val="000000"/>
        </w:rPr>
      </w:pPr>
      <w:r>
        <w:rPr>
          <w:b/>
          <w:color w:val="000000"/>
        </w:rPr>
        <w:t>Amendments to the protocol</w:t>
      </w:r>
    </w:p>
    <w:p w14:paraId="11A12F57" w14:textId="77777777" w:rsidR="000A6D9E" w:rsidRPr="000A6D9E" w:rsidRDefault="000A6D9E" w:rsidP="000A6D9E">
      <w:pPr>
        <w:spacing w:after="120" w:line="240" w:lineRule="auto"/>
      </w:pPr>
      <w:r w:rsidRPr="000A6D9E">
        <w:t>Any amendments will be submitted to the HREC for review prior to implementation as per HREC guidelines.</w:t>
      </w:r>
    </w:p>
    <w:p w14:paraId="6FA1E2BC" w14:textId="77777777" w:rsidR="000A6D9E" w:rsidRDefault="000A6D9E" w:rsidP="000A6D9E">
      <w:pPr>
        <w:pStyle w:val="ListParagraph"/>
        <w:numPr>
          <w:ilvl w:val="1"/>
          <w:numId w:val="15"/>
        </w:numPr>
        <w:spacing w:after="120" w:line="240" w:lineRule="auto"/>
        <w:jc w:val="both"/>
        <w:rPr>
          <w:b/>
          <w:color w:val="000000"/>
        </w:rPr>
      </w:pPr>
      <w:r>
        <w:rPr>
          <w:b/>
          <w:color w:val="000000"/>
        </w:rPr>
        <w:t>Participant reimbursement</w:t>
      </w:r>
    </w:p>
    <w:p w14:paraId="3084471A" w14:textId="77777777" w:rsidR="000A6D9E" w:rsidRPr="00E90442" w:rsidRDefault="000A6D9E" w:rsidP="000A6D9E">
      <w:pPr>
        <w:spacing w:after="120" w:line="240" w:lineRule="auto"/>
        <w:jc w:val="both"/>
        <w:rPr>
          <w:b/>
        </w:rPr>
      </w:pPr>
      <w:r w:rsidRPr="00E90442">
        <w:t>Participants will not be reimbursed for their time in the study.</w:t>
      </w:r>
    </w:p>
    <w:p w14:paraId="5DA86D36" w14:textId="77777777" w:rsidR="000A6D9E" w:rsidRPr="0049655F" w:rsidRDefault="000A6D9E" w:rsidP="000A6D9E">
      <w:pPr>
        <w:pStyle w:val="ListParagraph"/>
        <w:spacing w:after="120" w:line="240" w:lineRule="auto"/>
        <w:ind w:left="0"/>
        <w:jc w:val="both"/>
        <w:rPr>
          <w:color w:val="FF0000"/>
        </w:rPr>
      </w:pPr>
    </w:p>
    <w:p w14:paraId="2172965F" w14:textId="77777777" w:rsidR="000A6D9E" w:rsidRDefault="000A6D9E" w:rsidP="000A6D9E">
      <w:pPr>
        <w:pStyle w:val="ListParagraph"/>
        <w:numPr>
          <w:ilvl w:val="1"/>
          <w:numId w:val="15"/>
        </w:numPr>
        <w:spacing w:after="120" w:line="240" w:lineRule="auto"/>
        <w:jc w:val="both"/>
        <w:rPr>
          <w:b/>
          <w:color w:val="000000"/>
        </w:rPr>
      </w:pPr>
      <w:r>
        <w:rPr>
          <w:b/>
          <w:color w:val="000000"/>
        </w:rPr>
        <w:t>Financial disclosure and conflicts of interest</w:t>
      </w:r>
    </w:p>
    <w:p w14:paraId="43FF879D" w14:textId="77777777" w:rsidR="000A6D9E" w:rsidRDefault="000A6D9E" w:rsidP="000A6D9E">
      <w:pPr>
        <w:spacing w:after="120" w:line="240" w:lineRule="auto"/>
        <w:jc w:val="both"/>
      </w:pPr>
      <w:r w:rsidRPr="00E90442">
        <w:t>There are no conflicts of interest.</w:t>
      </w:r>
    </w:p>
    <w:p w14:paraId="633255F5" w14:textId="77777777" w:rsidR="000A6D9E" w:rsidRPr="00E90442" w:rsidRDefault="000A6D9E" w:rsidP="000A6D9E">
      <w:pPr>
        <w:spacing w:after="120" w:line="240" w:lineRule="auto"/>
        <w:jc w:val="both"/>
      </w:pPr>
    </w:p>
    <w:p w14:paraId="3D02685A" w14:textId="77777777" w:rsidR="000A6D9E" w:rsidRPr="004E2017" w:rsidRDefault="000A6D9E" w:rsidP="000A6D9E">
      <w:pPr>
        <w:pStyle w:val="Heading1"/>
        <w:keepLines/>
        <w:numPr>
          <w:ilvl w:val="0"/>
          <w:numId w:val="15"/>
        </w:numPr>
        <w:autoSpaceDE/>
        <w:autoSpaceDN/>
        <w:adjustRightInd/>
        <w:spacing w:after="120"/>
        <w:rPr>
          <w:caps/>
        </w:rPr>
      </w:pPr>
      <w:r w:rsidRPr="004E2017">
        <w:t>USE OF DATA AND PUBLICATIONS POLICY</w:t>
      </w:r>
    </w:p>
    <w:p w14:paraId="206A2821" w14:textId="77777777" w:rsidR="000A6D9E" w:rsidRDefault="000A6D9E" w:rsidP="000A6D9E">
      <w:pPr>
        <w:spacing w:after="120" w:line="240" w:lineRule="auto"/>
        <w:jc w:val="both"/>
      </w:pPr>
      <w:r w:rsidRPr="00E90442">
        <w:t>The results of this project will be submitted for presentation at the RACGP Annual conference,</w:t>
      </w:r>
      <w:r>
        <w:t xml:space="preserve"> </w:t>
      </w:r>
      <w:r w:rsidRPr="00E90442">
        <w:t>the Primary Health Care conference organised by PHCRIS, the Australian Physiotherapy</w:t>
      </w:r>
      <w:r>
        <w:t xml:space="preserve"> </w:t>
      </w:r>
      <w:r w:rsidRPr="00E90442">
        <w:t>Association conference and the Thoracic Society of Australia and New Zealand. The results</w:t>
      </w:r>
      <w:r>
        <w:t xml:space="preserve"> </w:t>
      </w:r>
      <w:r w:rsidRPr="00E90442">
        <w:t>will also be submitted for publication in an appropriate peer reviewed journal. The results of</w:t>
      </w:r>
      <w:r>
        <w:t xml:space="preserve"> </w:t>
      </w:r>
      <w:r w:rsidRPr="00E90442">
        <w:t>this project will be essential in the development of a larger research proposal for an NHMRC</w:t>
      </w:r>
      <w:r>
        <w:t xml:space="preserve"> </w:t>
      </w:r>
      <w:r w:rsidRPr="00E90442">
        <w:t>Partnership or Project grant.</w:t>
      </w:r>
      <w:r>
        <w:t xml:space="preserve">  All participants will be provided with a plain language summary of the findings.</w:t>
      </w:r>
    </w:p>
    <w:p w14:paraId="23922EE4" w14:textId="77777777" w:rsidR="000A6D9E" w:rsidRPr="00E90442" w:rsidRDefault="000A6D9E" w:rsidP="000A6D9E">
      <w:pPr>
        <w:spacing w:after="120" w:line="240" w:lineRule="auto"/>
        <w:jc w:val="both"/>
      </w:pPr>
    </w:p>
    <w:p w14:paraId="3A1D9D72" w14:textId="77777777" w:rsidR="000A6D9E" w:rsidRPr="003D618C" w:rsidRDefault="000A6D9E" w:rsidP="000A6D9E">
      <w:pPr>
        <w:pStyle w:val="Heading1"/>
        <w:keepLines/>
        <w:numPr>
          <w:ilvl w:val="0"/>
          <w:numId w:val="15"/>
        </w:numPr>
        <w:autoSpaceDE/>
        <w:autoSpaceDN/>
        <w:adjustRightInd/>
        <w:spacing w:after="120"/>
        <w:rPr>
          <w:caps/>
        </w:rPr>
      </w:pPr>
      <w:r w:rsidRPr="004E2017">
        <w:lastRenderedPageBreak/>
        <w:t>REFERENCES</w:t>
      </w:r>
    </w:p>
    <w:p w14:paraId="02A91676" w14:textId="650E5646" w:rsidR="00F75C90" w:rsidRPr="00F75C90" w:rsidRDefault="000A6D9E" w:rsidP="00A74D2E">
      <w:pPr>
        <w:pStyle w:val="EndNoteBibliography"/>
        <w:spacing w:after="0"/>
        <w:ind w:left="360" w:hanging="360"/>
        <w:rPr>
          <w:noProof/>
        </w:rPr>
      </w:pPr>
      <w:r w:rsidRPr="003D618C">
        <w:rPr>
          <w:noProof/>
        </w:rPr>
        <w:fldChar w:fldCharType="begin"/>
      </w:r>
      <w:r w:rsidRPr="003D618C">
        <w:rPr>
          <w:noProof/>
        </w:rPr>
        <w:instrText xml:space="preserve"> ADDIN EN.REFLIST </w:instrText>
      </w:r>
      <w:r w:rsidRPr="003D618C">
        <w:rPr>
          <w:noProof/>
        </w:rPr>
        <w:fldChar w:fldCharType="separate"/>
      </w:r>
      <w:r w:rsidR="00F75C90" w:rsidRPr="00F75C90">
        <w:rPr>
          <w:noProof/>
        </w:rPr>
        <w:t>1.</w:t>
      </w:r>
      <w:r w:rsidR="00F75C90" w:rsidRPr="00F75C90">
        <w:rPr>
          <w:noProof/>
        </w:rPr>
        <w:tab/>
        <w:t>Australian Institute of Health and Welfare. Australia’s health 2010. Canberra: AIHW; 2010. AUS 122.</w:t>
      </w:r>
    </w:p>
    <w:p w14:paraId="466785AB" w14:textId="77777777" w:rsidR="00F75C90" w:rsidRPr="00F75C90" w:rsidRDefault="00F75C90" w:rsidP="00A74D2E">
      <w:pPr>
        <w:pStyle w:val="EndNoteBibliography"/>
        <w:spacing w:after="0"/>
        <w:ind w:left="360" w:hanging="360"/>
        <w:rPr>
          <w:noProof/>
        </w:rPr>
      </w:pPr>
      <w:r w:rsidRPr="00F75C90">
        <w:rPr>
          <w:noProof/>
        </w:rPr>
        <w:t>2.</w:t>
      </w:r>
      <w:r w:rsidRPr="00F75C90">
        <w:rPr>
          <w:noProof/>
        </w:rPr>
        <w:tab/>
        <w:t>Britt H, Miller GC, Henderson J, Bayram C, Valenti L, Harrison C, et al. A decade of Australian general practice activity 2004–05 to 2013–14. Sydney: Sydney University Press; 2014.</w:t>
      </w:r>
    </w:p>
    <w:p w14:paraId="231E43B9" w14:textId="77777777" w:rsidR="00F75C90" w:rsidRPr="00F75C90" w:rsidRDefault="00F75C90" w:rsidP="00A74D2E">
      <w:pPr>
        <w:pStyle w:val="EndNoteBibliography"/>
        <w:spacing w:after="0"/>
        <w:ind w:left="360" w:hanging="360"/>
        <w:rPr>
          <w:noProof/>
        </w:rPr>
      </w:pPr>
      <w:r w:rsidRPr="00F75C90">
        <w:rPr>
          <w:noProof/>
        </w:rPr>
        <w:t>3.</w:t>
      </w:r>
      <w:r w:rsidRPr="00F75C90">
        <w:rPr>
          <w:noProof/>
        </w:rPr>
        <w:tab/>
        <w:t>Michael Abramson, Alan J Crockett, Eli Dabscheck, Peter A Frith, Johnson George, Nicholas Glasgow, et al. The COPD-X Plan: Australian and New Zealand Guidelines for the management of Chronic Obstructive Pulmonary Disease 2014;V2.38.</w:t>
      </w:r>
    </w:p>
    <w:p w14:paraId="6F2D8BC1" w14:textId="77777777" w:rsidR="00F75C90" w:rsidRPr="00F75C90" w:rsidRDefault="00F75C90" w:rsidP="00A74D2E">
      <w:pPr>
        <w:pStyle w:val="EndNoteBibliography"/>
        <w:spacing w:after="0"/>
        <w:ind w:left="360" w:hanging="360"/>
        <w:rPr>
          <w:noProof/>
        </w:rPr>
      </w:pPr>
      <w:r w:rsidRPr="00F75C90">
        <w:rPr>
          <w:noProof/>
        </w:rPr>
        <w:t>4.</w:t>
      </w:r>
      <w:r w:rsidRPr="00F75C90">
        <w:rPr>
          <w:noProof/>
        </w:rPr>
        <w:tab/>
        <w:t>Brett G Toelle, Wei Xuan, Tessa E Bird, Michael J Abramson, David N Atkinson, Deborah L Burton, et al. Respiratory symptoms and illness in older Australians: the Burden of Obstructive Lung Disease (BOLD) study. Med J Aust. 2013;198(3):144-8.</w:t>
      </w:r>
    </w:p>
    <w:p w14:paraId="518076F6" w14:textId="77777777" w:rsidR="00F75C90" w:rsidRPr="00F75C90" w:rsidRDefault="00F75C90" w:rsidP="00A74D2E">
      <w:pPr>
        <w:pStyle w:val="EndNoteBibliography"/>
        <w:spacing w:after="0"/>
        <w:ind w:left="360" w:hanging="360"/>
        <w:rPr>
          <w:noProof/>
        </w:rPr>
      </w:pPr>
      <w:r w:rsidRPr="00F75C90">
        <w:rPr>
          <w:noProof/>
        </w:rPr>
        <w:t>5.</w:t>
      </w:r>
      <w:r w:rsidRPr="00F75C90">
        <w:rPr>
          <w:noProof/>
        </w:rPr>
        <w:tab/>
        <w:t>Ta M, George J. Management of chronic obstructive pulmonary disease in Australia after the publication of national guidelines. Internal Medicine Journal. 2011;41(3):263-70.</w:t>
      </w:r>
    </w:p>
    <w:p w14:paraId="2D05FCB2" w14:textId="10EEB7FA" w:rsidR="00F75C90" w:rsidRPr="00F75C90" w:rsidRDefault="00F75C90" w:rsidP="00A74D2E">
      <w:pPr>
        <w:pStyle w:val="EndNoteBibliography"/>
        <w:spacing w:after="0"/>
        <w:ind w:left="360" w:hanging="360"/>
        <w:rPr>
          <w:noProof/>
        </w:rPr>
      </w:pPr>
      <w:r w:rsidRPr="00F75C90">
        <w:rPr>
          <w:noProof/>
        </w:rPr>
        <w:t>6.</w:t>
      </w:r>
      <w:r w:rsidRPr="00F75C90">
        <w:rPr>
          <w:noProof/>
        </w:rPr>
        <w:tab/>
        <w:t xml:space="preserve">Bunker J, Reddel H, Dennis S, Middleton S, Van Schayck CP, Crockett A, et al. A pragmatic cluster randomized controlled trial of early intervention for chronic obstructive pulmonary disease by practice nurse-general practitioner teams: Study Protocol %U </w:t>
      </w:r>
      <w:hyperlink r:id="rId13" w:history="1">
        <w:r w:rsidRPr="00A74D2E">
          <w:t>http://www.implementationscience.com/content/7/1/83</w:t>
        </w:r>
      </w:hyperlink>
      <w:r w:rsidRPr="00F75C90">
        <w:rPr>
          <w:noProof/>
        </w:rPr>
        <w:t>. Implementation Science. 2012;7 %@ 1748-5908(1 %M doi:10.1186/1748-5908-7-83):83.</w:t>
      </w:r>
    </w:p>
    <w:p w14:paraId="7D3B1A74" w14:textId="77777777" w:rsidR="00F75C90" w:rsidRPr="00F75C90" w:rsidRDefault="00F75C90" w:rsidP="00A74D2E">
      <w:pPr>
        <w:pStyle w:val="EndNoteBibliography"/>
        <w:spacing w:after="0"/>
        <w:ind w:left="360" w:hanging="360"/>
        <w:rPr>
          <w:noProof/>
        </w:rPr>
      </w:pPr>
      <w:r w:rsidRPr="00F75C90">
        <w:rPr>
          <w:noProof/>
        </w:rPr>
        <w:t>7.</w:t>
      </w:r>
      <w:r w:rsidRPr="00F75C90">
        <w:rPr>
          <w:noProof/>
        </w:rPr>
        <w:tab/>
        <w:t>Johnston KN, Young M, Grimmer-Somers KA, Antic R, Frith PA. Why are some evidence-based care recommendations in chronic obstructive pulmonary disease better implemented than others? Perspectives of medical practitioners. International Journal of Chronic Obstructive Pulmonary Disease. 2011;6:659-67.</w:t>
      </w:r>
    </w:p>
    <w:p w14:paraId="0BEDEF48" w14:textId="77777777" w:rsidR="00F75C90" w:rsidRPr="00F75C90" w:rsidRDefault="00F75C90" w:rsidP="00A74D2E">
      <w:pPr>
        <w:pStyle w:val="EndNoteBibliography"/>
        <w:spacing w:after="0"/>
        <w:ind w:left="360" w:hanging="360"/>
        <w:rPr>
          <w:noProof/>
        </w:rPr>
      </w:pPr>
      <w:r w:rsidRPr="00F75C90">
        <w:rPr>
          <w:noProof/>
        </w:rPr>
        <w:t>8.</w:t>
      </w:r>
      <w:r w:rsidRPr="00F75C90">
        <w:rPr>
          <w:noProof/>
        </w:rPr>
        <w:tab/>
        <w:t>Walters JA, Hansen EC, Johns DP, Blizzard EL, Walters EH, Wood-Baker R. A mixed methods study to compare models of spirometry delivery in primary care for patients at risk of COPD. Thorax. 2008;63(5):408-14.</w:t>
      </w:r>
    </w:p>
    <w:p w14:paraId="3903B03B" w14:textId="77777777" w:rsidR="00F75C90" w:rsidRPr="00F75C90" w:rsidRDefault="00F75C90" w:rsidP="00A74D2E">
      <w:pPr>
        <w:pStyle w:val="EndNoteBibliography"/>
        <w:spacing w:after="0"/>
        <w:ind w:left="360" w:hanging="360"/>
        <w:rPr>
          <w:noProof/>
        </w:rPr>
      </w:pPr>
      <w:r w:rsidRPr="00F75C90">
        <w:rPr>
          <w:noProof/>
        </w:rPr>
        <w:t>9.</w:t>
      </w:r>
      <w:r w:rsidRPr="00F75C90">
        <w:rPr>
          <w:noProof/>
        </w:rPr>
        <w:tab/>
        <w:t>Miravitlles M, de la Roza C, Naberan K, Lamban M, Gobartt E, Martin A. Use of spirometry and patterns of prescribing in COPD in primary care. Respiratory Medicine.101(8):1753-60.</w:t>
      </w:r>
    </w:p>
    <w:p w14:paraId="74A4082A" w14:textId="77777777" w:rsidR="00F75C90" w:rsidRPr="00F75C90" w:rsidRDefault="00F75C90" w:rsidP="00A74D2E">
      <w:pPr>
        <w:pStyle w:val="EndNoteBibliography"/>
        <w:spacing w:after="0"/>
        <w:ind w:left="360" w:hanging="360"/>
        <w:rPr>
          <w:noProof/>
        </w:rPr>
      </w:pPr>
      <w:r w:rsidRPr="00F75C90">
        <w:rPr>
          <w:noProof/>
        </w:rPr>
        <w:t>10.</w:t>
      </w:r>
      <w:r w:rsidRPr="00F75C90">
        <w:rPr>
          <w:noProof/>
        </w:rPr>
        <w:tab/>
        <w:t>Joo MJ, Au DH, Fitzgibbon ML, McKell J, Lee TA. Determinants of Spirometry Use and Accuracy of COPD Diagnosis in Primary Care. Journal of General Internal Medicine. 2011;26(11):1272-7.</w:t>
      </w:r>
    </w:p>
    <w:p w14:paraId="527093C6" w14:textId="77777777" w:rsidR="00F75C90" w:rsidRPr="00F75C90" w:rsidRDefault="00F75C90" w:rsidP="00A74D2E">
      <w:pPr>
        <w:pStyle w:val="EndNoteBibliography"/>
        <w:spacing w:after="0"/>
        <w:ind w:left="360" w:hanging="360"/>
        <w:rPr>
          <w:noProof/>
        </w:rPr>
      </w:pPr>
      <w:r w:rsidRPr="00F75C90">
        <w:rPr>
          <w:noProof/>
        </w:rPr>
        <w:t>11.</w:t>
      </w:r>
      <w:r w:rsidRPr="00F75C90">
        <w:rPr>
          <w:noProof/>
        </w:rPr>
        <w:tab/>
        <w:t>Nicholas A Zwar, Oshana Hermiz, Elizabeth Comino, Sandy Middleton, Sanjyot Vagholkar, Wei Xuan, et al. Care of patients with a diagnosis of chronic obstructive pulmonary disease: a cluster randomised controlled trial. MJA. 2012;197(7):394-8.</w:t>
      </w:r>
    </w:p>
    <w:p w14:paraId="0181419F" w14:textId="77777777" w:rsidR="00F75C90" w:rsidRPr="00F75C90" w:rsidRDefault="00F75C90" w:rsidP="00A74D2E">
      <w:pPr>
        <w:pStyle w:val="EndNoteBibliography"/>
        <w:spacing w:after="0"/>
        <w:ind w:left="360" w:hanging="360"/>
        <w:rPr>
          <w:noProof/>
        </w:rPr>
      </w:pPr>
      <w:r w:rsidRPr="00F75C90">
        <w:rPr>
          <w:noProof/>
        </w:rPr>
        <w:t>12.</w:t>
      </w:r>
      <w:r w:rsidRPr="00F75C90">
        <w:rPr>
          <w:noProof/>
        </w:rPr>
        <w:tab/>
        <w:t>Stanley AJ, Hasan I, Crockett AJ, van Schayck OCP, Zwar NA. COPD Diagnostic Questionnaire (CDQ) for selecting at-risk patients for spirometry: a cross-sectional study in Australian general practice. Npj Primary Care Respiratory Medicine. 2014;24.</w:t>
      </w:r>
    </w:p>
    <w:p w14:paraId="5A3D017E" w14:textId="77777777" w:rsidR="00F75C90" w:rsidRPr="00F75C90" w:rsidRDefault="00F75C90" w:rsidP="00A74D2E">
      <w:pPr>
        <w:pStyle w:val="EndNoteBibliography"/>
        <w:spacing w:after="0"/>
        <w:ind w:left="360" w:hanging="360"/>
        <w:rPr>
          <w:noProof/>
        </w:rPr>
      </w:pPr>
      <w:r w:rsidRPr="00F75C90">
        <w:rPr>
          <w:noProof/>
        </w:rPr>
        <w:t>13.</w:t>
      </w:r>
      <w:r w:rsidRPr="00F75C90">
        <w:rPr>
          <w:noProof/>
        </w:rPr>
        <w:tab/>
        <w:t>Jones SE, Green SA, Clark AL, Dickson MJ, Nolan A-M, Moloney C, et al. Pulmonary rehabilitation following hospitalisation for acute exacerbation of COPD: referrals, uptake and adherence. Thorax. 2014;69(2):181-2.</w:t>
      </w:r>
    </w:p>
    <w:p w14:paraId="5590012A" w14:textId="77777777" w:rsidR="00F75C90" w:rsidRPr="00F75C90" w:rsidRDefault="00F75C90" w:rsidP="00A74D2E">
      <w:pPr>
        <w:pStyle w:val="EndNoteBibliography"/>
        <w:spacing w:after="0"/>
        <w:ind w:left="360" w:hanging="360"/>
        <w:rPr>
          <w:noProof/>
        </w:rPr>
      </w:pPr>
      <w:r w:rsidRPr="00F75C90">
        <w:rPr>
          <w:noProof/>
        </w:rPr>
        <w:t>14.</w:t>
      </w:r>
      <w:r w:rsidRPr="00F75C90">
        <w:rPr>
          <w:noProof/>
        </w:rPr>
        <w:tab/>
        <w:t>Johnston KN, Young M, Grimmer KA, Antic R, Frith PA. Barriers to, and facilitators for, referral to pulmonary rehabilitation in COPD patients from the perspective of Australian general practitioners: a qualitative study. Primary Care Respiratory Journal. 2013;22(3):319-24.</w:t>
      </w:r>
    </w:p>
    <w:p w14:paraId="38D4D97F" w14:textId="77777777" w:rsidR="00F75C90" w:rsidRPr="00F75C90" w:rsidRDefault="00F75C90" w:rsidP="00A74D2E">
      <w:pPr>
        <w:pStyle w:val="EndNoteBibliography"/>
        <w:spacing w:after="0"/>
        <w:ind w:left="360" w:hanging="360"/>
        <w:rPr>
          <w:noProof/>
        </w:rPr>
      </w:pPr>
      <w:r w:rsidRPr="00F75C90">
        <w:rPr>
          <w:noProof/>
        </w:rPr>
        <w:t>15.</w:t>
      </w:r>
      <w:r w:rsidRPr="00F75C90">
        <w:rPr>
          <w:noProof/>
        </w:rPr>
        <w:tab/>
        <w:t>Xavier Perez , Juan P. Wisnivesky, Linda Lurslurchachai, Lawrence C. Kleinman, Ian M. Kronish. Barriers to adherence to COPD guidelines among primary care providers. Respiratory Medicine. 2012;106:374e81.</w:t>
      </w:r>
    </w:p>
    <w:p w14:paraId="2F4B9607" w14:textId="77777777" w:rsidR="00F75C90" w:rsidRPr="00F75C90" w:rsidRDefault="00F75C90" w:rsidP="00A74D2E">
      <w:pPr>
        <w:pStyle w:val="EndNoteBibliography"/>
        <w:spacing w:after="0"/>
        <w:ind w:left="360" w:hanging="360"/>
        <w:rPr>
          <w:noProof/>
        </w:rPr>
      </w:pPr>
      <w:r w:rsidRPr="00F75C90">
        <w:rPr>
          <w:noProof/>
        </w:rPr>
        <w:t>16.</w:t>
      </w:r>
      <w:r w:rsidRPr="00F75C90">
        <w:rPr>
          <w:noProof/>
        </w:rPr>
        <w:tab/>
        <w:t>The Australian Lung Foundation. Improving access to proven self-management therapies for effective chronic disease management. Pulmonary rehabilitation: an Illustration.; 2008.</w:t>
      </w:r>
    </w:p>
    <w:p w14:paraId="0663F328" w14:textId="77777777" w:rsidR="00F75C90" w:rsidRPr="00F75C90" w:rsidRDefault="00F75C90" w:rsidP="00A74D2E">
      <w:pPr>
        <w:pStyle w:val="EndNoteBibliography"/>
        <w:spacing w:after="0"/>
        <w:ind w:left="360" w:hanging="360"/>
        <w:rPr>
          <w:noProof/>
        </w:rPr>
      </w:pPr>
      <w:r w:rsidRPr="00F75C90">
        <w:rPr>
          <w:noProof/>
        </w:rPr>
        <w:t>17.</w:t>
      </w:r>
      <w:r w:rsidRPr="00F75C90">
        <w:rPr>
          <w:noProof/>
        </w:rPr>
        <w:tab/>
        <w:t>Keating A, Lee A, Holland AE. What prevents people with chronic obstructive pulmonary disease from attending pulmonary rehabilitation? A systematic review. Chronic Respiratory Disease. 2011;8(2):89-99.</w:t>
      </w:r>
    </w:p>
    <w:p w14:paraId="52867A83" w14:textId="77777777" w:rsidR="00F75C90" w:rsidRPr="00F75C90" w:rsidRDefault="00F75C90" w:rsidP="00A74D2E">
      <w:pPr>
        <w:pStyle w:val="EndNoteBibliography"/>
        <w:spacing w:after="0"/>
        <w:ind w:left="360" w:hanging="360"/>
        <w:rPr>
          <w:noProof/>
        </w:rPr>
      </w:pPr>
      <w:r w:rsidRPr="00F75C90">
        <w:rPr>
          <w:noProof/>
        </w:rPr>
        <w:lastRenderedPageBreak/>
        <w:t>18.</w:t>
      </w:r>
      <w:r w:rsidRPr="00F75C90">
        <w:rPr>
          <w:noProof/>
        </w:rPr>
        <w:tab/>
        <w:t>Fischer M, Scharloo M, Abbink J, Thijs-Van A, Rudolphus A, Snoei L, et al. Participation and drop- out in pulmonary rehabilitation: a qualitative analysis of the patient’s perspective. . Clin Rehabil. 2007;21:212-21.</w:t>
      </w:r>
    </w:p>
    <w:p w14:paraId="3FE42209" w14:textId="77777777" w:rsidR="00F75C90" w:rsidRPr="00F75C90" w:rsidRDefault="00F75C90" w:rsidP="00A74D2E">
      <w:pPr>
        <w:pStyle w:val="EndNoteBibliography"/>
        <w:spacing w:after="0"/>
        <w:ind w:left="360" w:hanging="360"/>
        <w:rPr>
          <w:noProof/>
        </w:rPr>
      </w:pPr>
      <w:r w:rsidRPr="00F75C90">
        <w:rPr>
          <w:noProof/>
        </w:rPr>
        <w:t>19.</w:t>
      </w:r>
      <w:r w:rsidRPr="00F75C90">
        <w:rPr>
          <w:noProof/>
        </w:rPr>
        <w:tab/>
        <w:t>Arnold E, Bruton A, Ellis-Hill C. Adherence to pulmonary rehabilitation: a qualitative study. Respir Med 2006. 2006;100:1716-23.</w:t>
      </w:r>
    </w:p>
    <w:p w14:paraId="5EED11CC" w14:textId="77777777" w:rsidR="00F75C90" w:rsidRPr="00F75C90" w:rsidRDefault="00F75C90" w:rsidP="00A74D2E">
      <w:pPr>
        <w:pStyle w:val="EndNoteBibliography"/>
        <w:spacing w:after="0"/>
        <w:ind w:left="360" w:hanging="360"/>
        <w:rPr>
          <w:noProof/>
        </w:rPr>
      </w:pPr>
      <w:r w:rsidRPr="00F75C90">
        <w:rPr>
          <w:noProof/>
        </w:rPr>
        <w:t>20.</w:t>
      </w:r>
      <w:r w:rsidRPr="00F75C90">
        <w:rPr>
          <w:noProof/>
        </w:rPr>
        <w:tab/>
        <w:t>Harris D, Hayter M, Allender S. Improving the uptake of pulmonary rehabilitation in patients with COPD: qualitative study of experiences and attitudes. . Br J Gen Pract 2008. 2008;58:703-10.</w:t>
      </w:r>
    </w:p>
    <w:p w14:paraId="7970FF87" w14:textId="77777777" w:rsidR="00F75C90" w:rsidRPr="00F75C90" w:rsidRDefault="00F75C90" w:rsidP="00A74D2E">
      <w:pPr>
        <w:pStyle w:val="EndNoteBibliography"/>
        <w:spacing w:after="0"/>
        <w:ind w:left="360" w:hanging="360"/>
        <w:rPr>
          <w:noProof/>
        </w:rPr>
      </w:pPr>
      <w:r w:rsidRPr="00F75C90">
        <w:rPr>
          <w:noProof/>
        </w:rPr>
        <w:t>21.</w:t>
      </w:r>
      <w:r w:rsidRPr="00F75C90">
        <w:rPr>
          <w:noProof/>
        </w:rPr>
        <w:tab/>
        <w:t>Josephine M Cranston, Alan J Crockett, John R Moss, Robert W Pegram, Nigel P Stocks. Models of chronic disease management in primary care for patients with mild-to-moderate asthma or COPD: a narrative review. MJA. 2008;188(8 Suppl):S50-S2.</w:t>
      </w:r>
    </w:p>
    <w:p w14:paraId="69F22FB4" w14:textId="77777777" w:rsidR="00F75C90" w:rsidRPr="00F75C90" w:rsidRDefault="00F75C90" w:rsidP="00A74D2E">
      <w:pPr>
        <w:pStyle w:val="EndNoteBibliography"/>
        <w:spacing w:after="0"/>
        <w:ind w:left="360" w:hanging="360"/>
        <w:rPr>
          <w:noProof/>
        </w:rPr>
      </w:pPr>
      <w:r w:rsidRPr="00F75C90">
        <w:rPr>
          <w:noProof/>
        </w:rPr>
        <w:t>22.</w:t>
      </w:r>
      <w:r w:rsidRPr="00F75C90">
        <w:rPr>
          <w:noProof/>
        </w:rPr>
        <w:tab/>
        <w:t>Zwar N, Bunker J, Reddel H, Dennis S, Middleton S, van Schayck O, et al. Early intervention for chronic obstructive pulmonary disease by practice nurse and GP teams: a cluster randomised trial. Family Practice. 2016.</w:t>
      </w:r>
    </w:p>
    <w:p w14:paraId="14A387A8" w14:textId="77777777" w:rsidR="00F75C90" w:rsidRPr="00F75C90" w:rsidRDefault="00F75C90" w:rsidP="00A74D2E">
      <w:pPr>
        <w:pStyle w:val="EndNoteBibliography"/>
        <w:spacing w:after="0"/>
        <w:ind w:left="360" w:hanging="360"/>
        <w:rPr>
          <w:noProof/>
        </w:rPr>
      </w:pPr>
      <w:r w:rsidRPr="00F75C90">
        <w:rPr>
          <w:noProof/>
        </w:rPr>
        <w:t>23.</w:t>
      </w:r>
      <w:r w:rsidRPr="00F75C90">
        <w:rPr>
          <w:noProof/>
        </w:rPr>
        <w:tab/>
        <w:t>Sarah Dennis, Helen Reddel, Sandy Middleton, Iqbal Hasan, Oshana Hermiz, Rosemary Phillips, et al. Barriers and outcomes of an evidence based approach to diagnosis and management of chronic obstructive pulmonary disease (COPD) in Australia: a qualitative study. Family Practice. 2016.</w:t>
      </w:r>
    </w:p>
    <w:p w14:paraId="3F666992" w14:textId="77777777" w:rsidR="00F75C90" w:rsidRPr="00F75C90" w:rsidRDefault="00F75C90" w:rsidP="00A74D2E">
      <w:pPr>
        <w:pStyle w:val="EndNoteBibliography"/>
        <w:spacing w:after="0"/>
        <w:ind w:left="360" w:hanging="360"/>
        <w:rPr>
          <w:noProof/>
        </w:rPr>
      </w:pPr>
      <w:r w:rsidRPr="00F75C90">
        <w:rPr>
          <w:noProof/>
        </w:rPr>
        <w:t>24.</w:t>
      </w:r>
      <w:r w:rsidRPr="00F75C90">
        <w:rPr>
          <w:noProof/>
        </w:rPr>
        <w:tab/>
        <w:t>Peter Craig, Paul Dieppe, Sally Macintyre, Susan Mitchie, Irwin Nazareth, Mark Petticrew. Developing and evaluating complex interventions: the new Medical Research Council guidance. BMJ. 2008;337:a1655.</w:t>
      </w:r>
    </w:p>
    <w:p w14:paraId="74AC0678" w14:textId="77777777" w:rsidR="00F75C90" w:rsidRPr="00F75C90" w:rsidRDefault="00F75C90" w:rsidP="00A74D2E">
      <w:pPr>
        <w:pStyle w:val="EndNoteBibliography"/>
        <w:spacing w:after="0"/>
        <w:ind w:left="360" w:hanging="360"/>
        <w:rPr>
          <w:noProof/>
        </w:rPr>
      </w:pPr>
      <w:r w:rsidRPr="00F75C90">
        <w:rPr>
          <w:noProof/>
        </w:rPr>
        <w:t>25.</w:t>
      </w:r>
      <w:r w:rsidRPr="00F75C90">
        <w:rPr>
          <w:noProof/>
        </w:rPr>
        <w:tab/>
        <w:t>Campbell NC, Murray E, Darbyshire J, Emery J, Farmer A, Griffiths F, et al. Designing and evaluating complex interventions to improve health care. BMJ. 2007;334(7591):455-9.</w:t>
      </w:r>
    </w:p>
    <w:p w14:paraId="022DC5B1" w14:textId="77777777" w:rsidR="00F75C90" w:rsidRPr="00F75C90" w:rsidRDefault="00F75C90" w:rsidP="00A74D2E">
      <w:pPr>
        <w:pStyle w:val="EndNoteBibliography"/>
        <w:spacing w:after="0"/>
        <w:ind w:left="360" w:hanging="360"/>
        <w:rPr>
          <w:noProof/>
        </w:rPr>
      </w:pPr>
      <w:r w:rsidRPr="00F75C90">
        <w:rPr>
          <w:noProof/>
        </w:rPr>
        <w:t>26.</w:t>
      </w:r>
      <w:r w:rsidRPr="00F75C90">
        <w:rPr>
          <w:noProof/>
        </w:rPr>
        <w:tab/>
        <w:t>Bunker J, Reddel H, Dennis S, Middleton S, Van Schayck C, Crockett A, et al. A pragmatic cluster randomized controlled trial of early intervention for chronic obstructive pulmonary disease by practice nurse-general practitioner teams: Study Protocol. Implementation Science. 2012;7(1):83.</w:t>
      </w:r>
    </w:p>
    <w:p w14:paraId="344BA245" w14:textId="77777777" w:rsidR="00F75C90" w:rsidRPr="00F75C90" w:rsidRDefault="00F75C90" w:rsidP="00A74D2E">
      <w:pPr>
        <w:pStyle w:val="EndNoteBibliography"/>
        <w:spacing w:after="0"/>
        <w:ind w:left="360" w:hanging="360"/>
        <w:rPr>
          <w:noProof/>
        </w:rPr>
      </w:pPr>
      <w:r w:rsidRPr="00F75C90">
        <w:rPr>
          <w:noProof/>
        </w:rPr>
        <w:t>27.</w:t>
      </w:r>
      <w:r w:rsidRPr="00F75C90">
        <w:rPr>
          <w:noProof/>
        </w:rPr>
        <w:tab/>
        <w:t>French S, Green S, O'Connor D, McKenzie J, Francis J, Michie S, et al. Developing theory-informed behaviour change interventions to implement evidence into practice: a systematic approach using the Theoretical Domains Framework. Implementation Science. 2012;7(1):38.</w:t>
      </w:r>
    </w:p>
    <w:p w14:paraId="4388E501" w14:textId="77777777" w:rsidR="00F75C90" w:rsidRPr="00F75C90" w:rsidRDefault="00F75C90" w:rsidP="00A74D2E">
      <w:pPr>
        <w:pStyle w:val="EndNoteBibliography"/>
        <w:spacing w:after="0"/>
        <w:ind w:left="360" w:hanging="360"/>
        <w:rPr>
          <w:noProof/>
        </w:rPr>
      </w:pPr>
      <w:r w:rsidRPr="00F75C90">
        <w:rPr>
          <w:noProof/>
        </w:rPr>
        <w:t>28.</w:t>
      </w:r>
      <w:r w:rsidRPr="00F75C90">
        <w:rPr>
          <w:noProof/>
        </w:rPr>
        <w:tab/>
        <w:t>Cane J, O'Connor D, Michie S. Validation of the theoretical domains framework for use in behaviour change and implementation research. Implementation Science. 2012;7(1):37.</w:t>
      </w:r>
    </w:p>
    <w:p w14:paraId="74622D91" w14:textId="485F911A" w:rsidR="00F75C90" w:rsidRDefault="00F75C90" w:rsidP="00A74D2E">
      <w:pPr>
        <w:pStyle w:val="EndNoteBibliography"/>
        <w:spacing w:after="0"/>
        <w:ind w:left="360" w:hanging="360"/>
        <w:rPr>
          <w:noProof/>
        </w:rPr>
      </w:pPr>
      <w:r w:rsidRPr="00F75C90">
        <w:rPr>
          <w:noProof/>
        </w:rPr>
        <w:t>29.</w:t>
      </w:r>
      <w:r w:rsidRPr="00F75C90">
        <w:rPr>
          <w:noProof/>
        </w:rPr>
        <w:tab/>
        <w:t xml:space="preserve">National Health and Medical Research Council. National Statement on Ethical Conduct in Human Research (updated May 2015) 2007 [Available from: </w:t>
      </w:r>
      <w:hyperlink r:id="rId14" w:history="1">
        <w:r w:rsidRPr="00A74D2E">
          <w:t>https://www.nhmrc.gov.au/book/national-statement-ethical-conduct-human-research</w:t>
        </w:r>
      </w:hyperlink>
      <w:r w:rsidRPr="00F75C90">
        <w:rPr>
          <w:noProof/>
        </w:rPr>
        <w:t>.</w:t>
      </w:r>
    </w:p>
    <w:p w14:paraId="5E07932F" w14:textId="77777777" w:rsidR="00A74D2E" w:rsidRPr="00F75C90" w:rsidRDefault="00A74D2E" w:rsidP="00A74D2E">
      <w:pPr>
        <w:pStyle w:val="EndNoteBibliography"/>
        <w:spacing w:after="0"/>
        <w:ind w:left="360" w:hanging="360"/>
        <w:rPr>
          <w:noProof/>
        </w:rPr>
      </w:pPr>
    </w:p>
    <w:p w14:paraId="17F172CE" w14:textId="4E0A18B1" w:rsidR="00830231" w:rsidRPr="00FE720D" w:rsidRDefault="000A6D9E" w:rsidP="00A74D2E">
      <w:pPr>
        <w:pStyle w:val="EndNoteBibliography"/>
        <w:spacing w:after="0"/>
        <w:ind w:left="360" w:hanging="360"/>
        <w:rPr>
          <w:rFonts w:ascii="Calibri,Bold" w:hAnsi="Calibri,Bold" w:cs="Calibri,Bold"/>
          <w:b/>
          <w:bCs/>
          <w:color w:val="000000"/>
        </w:rPr>
      </w:pPr>
      <w:r w:rsidRPr="003D618C">
        <w:rPr>
          <w:noProof/>
        </w:rPr>
        <w:fldChar w:fldCharType="end"/>
      </w:r>
    </w:p>
    <w:sectPr w:rsidR="00830231" w:rsidRPr="00FE720D" w:rsidSect="00FE720D">
      <w:footerReference w:type="default" r:id="rId15"/>
      <w:pgSz w:w="11906" w:h="16838"/>
      <w:pgMar w:top="1440" w:right="1440" w:bottom="1440" w:left="1440" w:header="708" w:footer="43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5887C8" w14:textId="77777777" w:rsidR="00CF79CE" w:rsidRDefault="00CF79CE" w:rsidP="007D29EC">
      <w:pPr>
        <w:spacing w:after="0" w:line="240" w:lineRule="auto"/>
      </w:pPr>
      <w:r>
        <w:separator/>
      </w:r>
    </w:p>
  </w:endnote>
  <w:endnote w:type="continuationSeparator" w:id="0">
    <w:p w14:paraId="0223337B" w14:textId="77777777" w:rsidR="00CF79CE" w:rsidRDefault="00CF79CE" w:rsidP="007D2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Bold">
    <w:altName w:val="Cambria"/>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MS PGothic">
    <w:panose1 w:val="020B0600070205080204"/>
    <w:charset w:val="80"/>
    <w:family w:val="swiss"/>
    <w:pitch w:val="variable"/>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6B412" w14:textId="77777777" w:rsidR="006221A6" w:rsidRDefault="006221A6" w:rsidP="007D29EC">
    <w:pPr>
      <w:autoSpaceDE w:val="0"/>
      <w:autoSpaceDN w:val="0"/>
      <w:adjustRightInd w:val="0"/>
      <w:spacing w:after="0" w:line="240" w:lineRule="auto"/>
      <w:rPr>
        <w:rFonts w:ascii="Calibri" w:hAnsi="Calibri" w:cs="Calibri"/>
        <w:color w:val="000000"/>
      </w:rPr>
    </w:pPr>
  </w:p>
  <w:p w14:paraId="5C36EA28" w14:textId="71379FAA" w:rsidR="006221A6" w:rsidRPr="005B3FD4" w:rsidRDefault="006221A6" w:rsidP="007D29EC">
    <w:pPr>
      <w:autoSpaceDE w:val="0"/>
      <w:autoSpaceDN w:val="0"/>
      <w:adjustRightInd w:val="0"/>
      <w:spacing w:after="0" w:line="240" w:lineRule="auto"/>
      <w:rPr>
        <w:rFonts w:cstheme="minorHAnsi"/>
        <w:color w:val="000000"/>
      </w:rPr>
    </w:pPr>
    <w:r w:rsidRPr="005B3FD4">
      <w:rPr>
        <w:rFonts w:cstheme="minorHAnsi"/>
        <w:i/>
        <w:iCs/>
        <w:color w:val="000000"/>
      </w:rPr>
      <w:t>Integrated care for COPD</w:t>
    </w:r>
    <w:r w:rsidRPr="005B3FD4">
      <w:rPr>
        <w:rFonts w:cstheme="minorHAnsi"/>
        <w:color w:val="000000"/>
      </w:rPr>
      <w:t xml:space="preserve"> </w:t>
    </w:r>
    <w:r>
      <w:rPr>
        <w:rFonts w:cstheme="minorHAnsi"/>
        <w:color w:val="000000"/>
      </w:rPr>
      <w:t>Protocol</w:t>
    </w:r>
    <w:r w:rsidRPr="005B3FD4">
      <w:rPr>
        <w:rFonts w:cstheme="minorHAnsi"/>
        <w:color w:val="000000"/>
      </w:rPr>
      <w:tab/>
    </w:r>
    <w:r w:rsidRPr="005B3FD4">
      <w:rPr>
        <w:rFonts w:cstheme="minorHAnsi"/>
        <w:color w:val="000000"/>
      </w:rPr>
      <w:tab/>
    </w:r>
    <w:r w:rsidRPr="005B3FD4">
      <w:rPr>
        <w:rFonts w:cstheme="minorHAnsi"/>
        <w:color w:val="000000"/>
      </w:rPr>
      <w:tab/>
    </w:r>
    <w:r w:rsidRPr="005B3FD4">
      <w:rPr>
        <w:rFonts w:cstheme="minorHAnsi"/>
        <w:color w:val="000000"/>
      </w:rPr>
      <w:tab/>
    </w:r>
    <w:r w:rsidRPr="005B3FD4">
      <w:rPr>
        <w:rFonts w:cstheme="minorHAnsi"/>
        <w:color w:val="000000"/>
      </w:rPr>
      <w:tab/>
    </w:r>
    <w:r w:rsidRPr="005B3FD4">
      <w:rPr>
        <w:rFonts w:cstheme="minorHAnsi"/>
        <w:color w:val="000000"/>
      </w:rPr>
      <w:tab/>
      <w:t xml:space="preserve">Page </w:t>
    </w:r>
    <w:r w:rsidRPr="005B3FD4">
      <w:rPr>
        <w:rFonts w:cstheme="minorHAnsi"/>
        <w:color w:val="000000"/>
      </w:rPr>
      <w:fldChar w:fldCharType="begin"/>
    </w:r>
    <w:r w:rsidRPr="005B3FD4">
      <w:rPr>
        <w:rFonts w:cstheme="minorHAnsi"/>
        <w:color w:val="000000"/>
      </w:rPr>
      <w:instrText xml:space="preserve"> PAGE  \* Arabic  \* MERGEFORMAT </w:instrText>
    </w:r>
    <w:r w:rsidRPr="005B3FD4">
      <w:rPr>
        <w:rFonts w:cstheme="minorHAnsi"/>
        <w:color w:val="000000"/>
      </w:rPr>
      <w:fldChar w:fldCharType="separate"/>
    </w:r>
    <w:r w:rsidR="00274270">
      <w:rPr>
        <w:rFonts w:cstheme="minorHAnsi"/>
        <w:noProof/>
        <w:color w:val="000000"/>
      </w:rPr>
      <w:t>1</w:t>
    </w:r>
    <w:r w:rsidRPr="005B3FD4">
      <w:rPr>
        <w:rFonts w:cstheme="minorHAnsi"/>
        <w:color w:val="000000"/>
      </w:rPr>
      <w:fldChar w:fldCharType="end"/>
    </w:r>
    <w:r w:rsidRPr="005B3FD4">
      <w:rPr>
        <w:rFonts w:cstheme="minorHAnsi"/>
        <w:color w:val="000000"/>
      </w:rPr>
      <w:t xml:space="preserve"> of </w:t>
    </w:r>
    <w:r w:rsidRPr="005B3FD4">
      <w:rPr>
        <w:rFonts w:cstheme="minorHAnsi"/>
        <w:color w:val="000000"/>
      </w:rPr>
      <w:fldChar w:fldCharType="begin"/>
    </w:r>
    <w:r w:rsidRPr="005B3FD4">
      <w:rPr>
        <w:rFonts w:cstheme="minorHAnsi"/>
        <w:color w:val="000000"/>
      </w:rPr>
      <w:instrText xml:space="preserve"> NUMPAGES  \* Arabic  \* MERGEFORMAT </w:instrText>
    </w:r>
    <w:r w:rsidRPr="005B3FD4">
      <w:rPr>
        <w:rFonts w:cstheme="minorHAnsi"/>
        <w:color w:val="000000"/>
      </w:rPr>
      <w:fldChar w:fldCharType="separate"/>
    </w:r>
    <w:r w:rsidR="00274270">
      <w:rPr>
        <w:rFonts w:cstheme="minorHAnsi"/>
        <w:noProof/>
        <w:color w:val="000000"/>
      </w:rPr>
      <w:t>16</w:t>
    </w:r>
    <w:r w:rsidRPr="005B3FD4">
      <w:rPr>
        <w:rFonts w:cstheme="minorHAnsi"/>
        <w:color w:val="000000"/>
      </w:rPr>
      <w:fldChar w:fldCharType="end"/>
    </w:r>
  </w:p>
  <w:p w14:paraId="41C1F5A5" w14:textId="56958DF2" w:rsidR="006221A6" w:rsidRPr="005B3FD4" w:rsidRDefault="006221A6" w:rsidP="00FE720D">
    <w:pPr>
      <w:pStyle w:val="Heading1"/>
      <w:rPr>
        <w:b w:val="0"/>
        <w:i/>
      </w:rPr>
    </w:pPr>
    <w:r>
      <w:rPr>
        <w:b w:val="0"/>
        <w:i/>
      </w:rPr>
      <w:t>(Master Version 3, 23</w:t>
    </w:r>
    <w:r w:rsidRPr="005B3FD4">
      <w:rPr>
        <w:b w:val="0"/>
        <w:i/>
      </w:rPr>
      <w:t>/</w:t>
    </w:r>
    <w:r>
      <w:rPr>
        <w:b w:val="0"/>
        <w:i/>
      </w:rPr>
      <w:t>02</w:t>
    </w:r>
    <w:r w:rsidRPr="005B3FD4">
      <w:rPr>
        <w:b w:val="0"/>
        <w:i/>
      </w:rPr>
      <w:t>/201</w:t>
    </w:r>
    <w:r>
      <w:rPr>
        <w:b w:val="0"/>
        <w:i/>
      </w:rPr>
      <w:t>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B4A3E6" w14:textId="77777777" w:rsidR="00CF79CE" w:rsidRDefault="00CF79CE" w:rsidP="007D29EC">
      <w:pPr>
        <w:spacing w:after="0" w:line="240" w:lineRule="auto"/>
      </w:pPr>
      <w:r>
        <w:separator/>
      </w:r>
    </w:p>
  </w:footnote>
  <w:footnote w:type="continuationSeparator" w:id="0">
    <w:p w14:paraId="58DA5D49" w14:textId="77777777" w:rsidR="00CF79CE" w:rsidRDefault="00CF79CE" w:rsidP="007D29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C7D26"/>
    <w:multiLevelType w:val="hybridMultilevel"/>
    <w:tmpl w:val="CF462D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2452469"/>
    <w:multiLevelType w:val="multilevel"/>
    <w:tmpl w:val="B25AB8D0"/>
    <w:lvl w:ilvl="0">
      <w:start w:val="2"/>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2">
    <w:nsid w:val="1C953B87"/>
    <w:multiLevelType w:val="hybridMultilevel"/>
    <w:tmpl w:val="AC5CD6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3716B5F"/>
    <w:multiLevelType w:val="multilevel"/>
    <w:tmpl w:val="9BCE9B3A"/>
    <w:lvl w:ilvl="0">
      <w:start w:val="2"/>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4">
    <w:nsid w:val="25C8185B"/>
    <w:multiLevelType w:val="hybridMultilevel"/>
    <w:tmpl w:val="46BC0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621796D"/>
    <w:multiLevelType w:val="multilevel"/>
    <w:tmpl w:val="2D6C03CC"/>
    <w:lvl w:ilvl="0">
      <w:start w:val="3"/>
      <w:numFmt w:val="decimal"/>
      <w:lvlText w:val="%1"/>
      <w:lvlJc w:val="left"/>
      <w:pPr>
        <w:ind w:left="360" w:hanging="360"/>
      </w:pPr>
      <w:rPr>
        <w:rFonts w:cs="Times New Roman" w:hint="default"/>
      </w:rPr>
    </w:lvl>
    <w:lvl w:ilvl="1">
      <w:start w:val="1"/>
      <w:numFmt w:val="decimal"/>
      <w:lvlText w:val="%1.%2"/>
      <w:lvlJc w:val="left"/>
      <w:pPr>
        <w:ind w:left="1503" w:hanging="783"/>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6">
    <w:nsid w:val="2A2472AC"/>
    <w:multiLevelType w:val="hybridMultilevel"/>
    <w:tmpl w:val="47FE6B90"/>
    <w:lvl w:ilvl="0" w:tplc="7500DD5A">
      <w:start w:val="6"/>
      <w:numFmt w:val="bullet"/>
      <w:lvlText w:val="-"/>
      <w:lvlJc w:val="left"/>
      <w:pPr>
        <w:ind w:left="420" w:hanging="360"/>
      </w:pPr>
      <w:rPr>
        <w:rFonts w:ascii="Calibri,Bold" w:eastAsiaTheme="minorHAnsi" w:hAnsi="Calibri,Bold" w:cs="Calibri,Bold"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7">
    <w:nsid w:val="2B564C0E"/>
    <w:multiLevelType w:val="hybridMultilevel"/>
    <w:tmpl w:val="F9BA014C"/>
    <w:lvl w:ilvl="0" w:tplc="0C090001">
      <w:start w:val="1"/>
      <w:numFmt w:val="bullet"/>
      <w:lvlText w:val=""/>
      <w:lvlJc w:val="left"/>
      <w:pPr>
        <w:tabs>
          <w:tab w:val="num" w:pos="1571"/>
        </w:tabs>
        <w:ind w:left="1571" w:hanging="360"/>
      </w:pPr>
      <w:rPr>
        <w:rFonts w:ascii="Symbol" w:hAnsi="Symbol" w:hint="default"/>
      </w:rPr>
    </w:lvl>
    <w:lvl w:ilvl="1" w:tplc="0C090003" w:tentative="1">
      <w:start w:val="1"/>
      <w:numFmt w:val="bullet"/>
      <w:lvlText w:val="o"/>
      <w:lvlJc w:val="left"/>
      <w:pPr>
        <w:tabs>
          <w:tab w:val="num" w:pos="2291"/>
        </w:tabs>
        <w:ind w:left="2291" w:hanging="360"/>
      </w:pPr>
      <w:rPr>
        <w:rFonts w:ascii="Courier New" w:hAnsi="Courier New" w:cs="Courier New" w:hint="default"/>
      </w:rPr>
    </w:lvl>
    <w:lvl w:ilvl="2" w:tplc="0C090005" w:tentative="1">
      <w:start w:val="1"/>
      <w:numFmt w:val="bullet"/>
      <w:lvlText w:val=""/>
      <w:lvlJc w:val="left"/>
      <w:pPr>
        <w:tabs>
          <w:tab w:val="num" w:pos="3011"/>
        </w:tabs>
        <w:ind w:left="3011" w:hanging="360"/>
      </w:pPr>
      <w:rPr>
        <w:rFonts w:ascii="Wingdings" w:hAnsi="Wingdings" w:hint="default"/>
      </w:rPr>
    </w:lvl>
    <w:lvl w:ilvl="3" w:tplc="0C090001" w:tentative="1">
      <w:start w:val="1"/>
      <w:numFmt w:val="bullet"/>
      <w:lvlText w:val=""/>
      <w:lvlJc w:val="left"/>
      <w:pPr>
        <w:tabs>
          <w:tab w:val="num" w:pos="3731"/>
        </w:tabs>
        <w:ind w:left="3731" w:hanging="360"/>
      </w:pPr>
      <w:rPr>
        <w:rFonts w:ascii="Symbol" w:hAnsi="Symbol" w:hint="default"/>
      </w:rPr>
    </w:lvl>
    <w:lvl w:ilvl="4" w:tplc="0C090003" w:tentative="1">
      <w:start w:val="1"/>
      <w:numFmt w:val="bullet"/>
      <w:lvlText w:val="o"/>
      <w:lvlJc w:val="left"/>
      <w:pPr>
        <w:tabs>
          <w:tab w:val="num" w:pos="4451"/>
        </w:tabs>
        <w:ind w:left="4451" w:hanging="360"/>
      </w:pPr>
      <w:rPr>
        <w:rFonts w:ascii="Courier New" w:hAnsi="Courier New" w:cs="Courier New" w:hint="default"/>
      </w:rPr>
    </w:lvl>
    <w:lvl w:ilvl="5" w:tplc="0C090005" w:tentative="1">
      <w:start w:val="1"/>
      <w:numFmt w:val="bullet"/>
      <w:lvlText w:val=""/>
      <w:lvlJc w:val="left"/>
      <w:pPr>
        <w:tabs>
          <w:tab w:val="num" w:pos="5171"/>
        </w:tabs>
        <w:ind w:left="5171" w:hanging="360"/>
      </w:pPr>
      <w:rPr>
        <w:rFonts w:ascii="Wingdings" w:hAnsi="Wingdings" w:hint="default"/>
      </w:rPr>
    </w:lvl>
    <w:lvl w:ilvl="6" w:tplc="0C090001" w:tentative="1">
      <w:start w:val="1"/>
      <w:numFmt w:val="bullet"/>
      <w:lvlText w:val=""/>
      <w:lvlJc w:val="left"/>
      <w:pPr>
        <w:tabs>
          <w:tab w:val="num" w:pos="5891"/>
        </w:tabs>
        <w:ind w:left="5891" w:hanging="360"/>
      </w:pPr>
      <w:rPr>
        <w:rFonts w:ascii="Symbol" w:hAnsi="Symbol" w:hint="default"/>
      </w:rPr>
    </w:lvl>
    <w:lvl w:ilvl="7" w:tplc="0C090003" w:tentative="1">
      <w:start w:val="1"/>
      <w:numFmt w:val="bullet"/>
      <w:lvlText w:val="o"/>
      <w:lvlJc w:val="left"/>
      <w:pPr>
        <w:tabs>
          <w:tab w:val="num" w:pos="6611"/>
        </w:tabs>
        <w:ind w:left="6611" w:hanging="360"/>
      </w:pPr>
      <w:rPr>
        <w:rFonts w:ascii="Courier New" w:hAnsi="Courier New" w:cs="Courier New" w:hint="default"/>
      </w:rPr>
    </w:lvl>
    <w:lvl w:ilvl="8" w:tplc="0C090005" w:tentative="1">
      <w:start w:val="1"/>
      <w:numFmt w:val="bullet"/>
      <w:lvlText w:val=""/>
      <w:lvlJc w:val="left"/>
      <w:pPr>
        <w:tabs>
          <w:tab w:val="num" w:pos="7331"/>
        </w:tabs>
        <w:ind w:left="7331" w:hanging="360"/>
      </w:pPr>
      <w:rPr>
        <w:rFonts w:ascii="Wingdings" w:hAnsi="Wingdings" w:hint="default"/>
      </w:rPr>
    </w:lvl>
  </w:abstractNum>
  <w:abstractNum w:abstractNumId="8">
    <w:nsid w:val="2CE044C9"/>
    <w:multiLevelType w:val="hybridMultilevel"/>
    <w:tmpl w:val="8E46B76C"/>
    <w:lvl w:ilvl="0" w:tplc="5FD6F5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17491C"/>
    <w:multiLevelType w:val="hybridMultilevel"/>
    <w:tmpl w:val="D7EE5E1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7A57C43"/>
    <w:multiLevelType w:val="hybridMultilevel"/>
    <w:tmpl w:val="B62C6B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8B06BF3"/>
    <w:multiLevelType w:val="multilevel"/>
    <w:tmpl w:val="8D4C01E6"/>
    <w:lvl w:ilvl="0">
      <w:start w:val="2"/>
      <w:numFmt w:val="decimal"/>
      <w:lvlText w:val="%1"/>
      <w:lvlJc w:val="left"/>
      <w:pPr>
        <w:ind w:left="360" w:hanging="360"/>
      </w:pPr>
      <w:rPr>
        <w:rFonts w:cs="Times New Roman" w:hint="default"/>
      </w:rPr>
    </w:lvl>
    <w:lvl w:ilvl="1">
      <w:start w:val="1"/>
      <w:numFmt w:val="decimal"/>
      <w:lvlText w:val="%1.%2"/>
      <w:lvlJc w:val="left"/>
      <w:pPr>
        <w:ind w:left="1080" w:hanging="36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12">
    <w:nsid w:val="41B163D8"/>
    <w:multiLevelType w:val="multilevel"/>
    <w:tmpl w:val="B25AB8D0"/>
    <w:lvl w:ilvl="0">
      <w:start w:val="2"/>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13">
    <w:nsid w:val="4AFD1EEB"/>
    <w:multiLevelType w:val="multilevel"/>
    <w:tmpl w:val="BB52AA6A"/>
    <w:lvl w:ilvl="0">
      <w:start w:val="2"/>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14">
    <w:nsid w:val="4FB50990"/>
    <w:multiLevelType w:val="hybridMultilevel"/>
    <w:tmpl w:val="1DF6AF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0127A7C"/>
    <w:multiLevelType w:val="hybridMultilevel"/>
    <w:tmpl w:val="E61A1E82"/>
    <w:lvl w:ilvl="0" w:tplc="D3BA09AE">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514662"/>
    <w:multiLevelType w:val="hybridMultilevel"/>
    <w:tmpl w:val="A08EE8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531A630F"/>
    <w:multiLevelType w:val="hybridMultilevel"/>
    <w:tmpl w:val="235A867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3C90620"/>
    <w:multiLevelType w:val="hybridMultilevel"/>
    <w:tmpl w:val="67A241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B7A1D33"/>
    <w:multiLevelType w:val="hybridMultilevel"/>
    <w:tmpl w:val="A3EE81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5C0A24A0"/>
    <w:multiLevelType w:val="hybridMultilevel"/>
    <w:tmpl w:val="D598AA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F591A78"/>
    <w:multiLevelType w:val="hybridMultilevel"/>
    <w:tmpl w:val="A056B3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1EE2BA4"/>
    <w:multiLevelType w:val="multilevel"/>
    <w:tmpl w:val="A9524404"/>
    <w:lvl w:ilvl="0">
      <w:start w:val="4"/>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23">
    <w:nsid w:val="62AE0932"/>
    <w:multiLevelType w:val="multilevel"/>
    <w:tmpl w:val="B25AB8D0"/>
    <w:lvl w:ilvl="0">
      <w:start w:val="2"/>
      <w:numFmt w:val="decimal"/>
      <w:lvlText w:val="%1."/>
      <w:lvlJc w:val="left"/>
      <w:pPr>
        <w:ind w:left="720" w:hanging="360"/>
      </w:pPr>
      <w:rPr>
        <w:rFonts w:cs="Times New Roman" w:hint="default"/>
      </w:rPr>
    </w:lvl>
    <w:lvl w:ilvl="1">
      <w:start w:val="1"/>
      <w:numFmt w:val="decimal"/>
      <w:isLgl/>
      <w:lvlText w:val="%1.%2"/>
      <w:lvlJc w:val="left"/>
      <w:pPr>
        <w:ind w:left="1440" w:hanging="720"/>
      </w:pPr>
      <w:rPr>
        <w:rFonts w:cs="Times New Roman" w:hint="default"/>
        <w:b/>
        <w:i w:val="0"/>
        <w:color w:val="000000"/>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24">
    <w:nsid w:val="647A5664"/>
    <w:multiLevelType w:val="hybridMultilevel"/>
    <w:tmpl w:val="0F103DE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9010670"/>
    <w:multiLevelType w:val="multilevel"/>
    <w:tmpl w:val="D19CEC66"/>
    <w:lvl w:ilvl="0">
      <w:start w:val="1"/>
      <w:numFmt w:val="decimal"/>
      <w:lvlText w:val="%1"/>
      <w:lvlJc w:val="left"/>
      <w:pPr>
        <w:ind w:left="720" w:hanging="720"/>
      </w:pPr>
      <w:rPr>
        <w:rFonts w:cs="Times New Roman" w:hint="default"/>
      </w:rPr>
    </w:lvl>
    <w:lvl w:ilvl="1">
      <w:start w:val="1"/>
      <w:numFmt w:val="decimal"/>
      <w:lvlText w:val="%1.%2"/>
      <w:lvlJc w:val="left"/>
      <w:pPr>
        <w:ind w:left="1440" w:hanging="72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26">
    <w:nsid w:val="6A7E324A"/>
    <w:multiLevelType w:val="hybridMultilevel"/>
    <w:tmpl w:val="D6BCA1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0E00396"/>
    <w:multiLevelType w:val="hybridMultilevel"/>
    <w:tmpl w:val="621676CA"/>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28">
    <w:nsid w:val="7A433F91"/>
    <w:multiLevelType w:val="hybridMultilevel"/>
    <w:tmpl w:val="672C88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28"/>
  </w:num>
  <w:num w:numId="3">
    <w:abstractNumId w:val="6"/>
  </w:num>
  <w:num w:numId="4">
    <w:abstractNumId w:val="23"/>
  </w:num>
  <w:num w:numId="5">
    <w:abstractNumId w:val="25"/>
  </w:num>
  <w:num w:numId="6">
    <w:abstractNumId w:val="11"/>
  </w:num>
  <w:num w:numId="7">
    <w:abstractNumId w:val="5"/>
  </w:num>
  <w:num w:numId="8">
    <w:abstractNumId w:val="7"/>
  </w:num>
  <w:num w:numId="9">
    <w:abstractNumId w:val="10"/>
  </w:num>
  <w:num w:numId="10">
    <w:abstractNumId w:val="13"/>
  </w:num>
  <w:num w:numId="11">
    <w:abstractNumId w:val="3"/>
  </w:num>
  <w:num w:numId="12">
    <w:abstractNumId w:val="12"/>
  </w:num>
  <w:num w:numId="13">
    <w:abstractNumId w:val="1"/>
  </w:num>
  <w:num w:numId="14">
    <w:abstractNumId w:val="4"/>
  </w:num>
  <w:num w:numId="15">
    <w:abstractNumId w:val="22"/>
  </w:num>
  <w:num w:numId="16">
    <w:abstractNumId w:val="24"/>
  </w:num>
  <w:num w:numId="17">
    <w:abstractNumId w:val="15"/>
  </w:num>
  <w:num w:numId="18">
    <w:abstractNumId w:val="17"/>
  </w:num>
  <w:num w:numId="19">
    <w:abstractNumId w:val="18"/>
  </w:num>
  <w:num w:numId="20">
    <w:abstractNumId w:val="21"/>
  </w:num>
  <w:num w:numId="21">
    <w:abstractNumId w:val="8"/>
  </w:num>
  <w:num w:numId="22">
    <w:abstractNumId w:val="14"/>
  </w:num>
  <w:num w:numId="23">
    <w:abstractNumId w:val="9"/>
  </w:num>
  <w:num w:numId="24">
    <w:abstractNumId w:val="0"/>
  </w:num>
  <w:num w:numId="25">
    <w:abstractNumId w:val="26"/>
  </w:num>
  <w:num w:numId="26">
    <w:abstractNumId w:val="27"/>
  </w:num>
  <w:num w:numId="27">
    <w:abstractNumId w:val="20"/>
  </w:num>
  <w:num w:numId="28">
    <w:abstractNumId w:val="16"/>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istair">
    <w15:presenceInfo w15:providerId="None" w15:userId="Alista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9eww0dcpezxpefv57xzxw12p2v5dvvw9zs&quot;&gt;Sarah Dennis Publications&lt;record-ids&gt;&lt;item&gt;121&lt;/item&gt;&lt;item&gt;181&lt;/item&gt;&lt;item&gt;188&lt;/item&gt;&lt;/record-ids&gt;&lt;/item&gt;&lt;/Libraries&gt;"/>
  </w:docVars>
  <w:rsids>
    <w:rsidRoot w:val="007D29EC"/>
    <w:rsid w:val="00036952"/>
    <w:rsid w:val="000372B8"/>
    <w:rsid w:val="00047A23"/>
    <w:rsid w:val="000531FD"/>
    <w:rsid w:val="000A6D9E"/>
    <w:rsid w:val="000C0FD7"/>
    <w:rsid w:val="00167967"/>
    <w:rsid w:val="00177D34"/>
    <w:rsid w:val="001B4F1F"/>
    <w:rsid w:val="001C2FB8"/>
    <w:rsid w:val="001E2C1A"/>
    <w:rsid w:val="001E2E4E"/>
    <w:rsid w:val="001F74BF"/>
    <w:rsid w:val="002409E1"/>
    <w:rsid w:val="00240B37"/>
    <w:rsid w:val="00250DFF"/>
    <w:rsid w:val="00256C9D"/>
    <w:rsid w:val="00274270"/>
    <w:rsid w:val="00284974"/>
    <w:rsid w:val="002D321E"/>
    <w:rsid w:val="002F50FE"/>
    <w:rsid w:val="00303C9D"/>
    <w:rsid w:val="00307FB4"/>
    <w:rsid w:val="00325C16"/>
    <w:rsid w:val="003560E7"/>
    <w:rsid w:val="003948AB"/>
    <w:rsid w:val="003D618C"/>
    <w:rsid w:val="003D7F2E"/>
    <w:rsid w:val="003E30B3"/>
    <w:rsid w:val="0040591F"/>
    <w:rsid w:val="00470A89"/>
    <w:rsid w:val="0047439D"/>
    <w:rsid w:val="0049655F"/>
    <w:rsid w:val="00496FCD"/>
    <w:rsid w:val="004B4909"/>
    <w:rsid w:val="004B4965"/>
    <w:rsid w:val="004C250F"/>
    <w:rsid w:val="004E2DA0"/>
    <w:rsid w:val="0050275A"/>
    <w:rsid w:val="00505B60"/>
    <w:rsid w:val="00505BB2"/>
    <w:rsid w:val="005124E2"/>
    <w:rsid w:val="00555E62"/>
    <w:rsid w:val="00567E7F"/>
    <w:rsid w:val="005970FA"/>
    <w:rsid w:val="005A2016"/>
    <w:rsid w:val="005A6F21"/>
    <w:rsid w:val="005B3FD4"/>
    <w:rsid w:val="00602363"/>
    <w:rsid w:val="006221A6"/>
    <w:rsid w:val="00641502"/>
    <w:rsid w:val="0065441F"/>
    <w:rsid w:val="00662A6A"/>
    <w:rsid w:val="00667918"/>
    <w:rsid w:val="006E0D7C"/>
    <w:rsid w:val="007C4C45"/>
    <w:rsid w:val="007D29EC"/>
    <w:rsid w:val="007F5ADA"/>
    <w:rsid w:val="007F6618"/>
    <w:rsid w:val="008111A9"/>
    <w:rsid w:val="00830231"/>
    <w:rsid w:val="008659B6"/>
    <w:rsid w:val="0088500E"/>
    <w:rsid w:val="008D6A6B"/>
    <w:rsid w:val="00900EA0"/>
    <w:rsid w:val="00935DCE"/>
    <w:rsid w:val="00943A51"/>
    <w:rsid w:val="009808DD"/>
    <w:rsid w:val="009C79D3"/>
    <w:rsid w:val="009E49E0"/>
    <w:rsid w:val="009E7FFC"/>
    <w:rsid w:val="00A2609D"/>
    <w:rsid w:val="00A278A5"/>
    <w:rsid w:val="00A35D20"/>
    <w:rsid w:val="00A45F74"/>
    <w:rsid w:val="00A52ED0"/>
    <w:rsid w:val="00A74D2E"/>
    <w:rsid w:val="00A81029"/>
    <w:rsid w:val="00A8691C"/>
    <w:rsid w:val="00AE45AF"/>
    <w:rsid w:val="00B05CCE"/>
    <w:rsid w:val="00B070E9"/>
    <w:rsid w:val="00B11E54"/>
    <w:rsid w:val="00B65F1A"/>
    <w:rsid w:val="00B67218"/>
    <w:rsid w:val="00BA4D2C"/>
    <w:rsid w:val="00BF3AD9"/>
    <w:rsid w:val="00C01907"/>
    <w:rsid w:val="00C568FC"/>
    <w:rsid w:val="00C6049C"/>
    <w:rsid w:val="00C632D1"/>
    <w:rsid w:val="00C7044C"/>
    <w:rsid w:val="00C83E1B"/>
    <w:rsid w:val="00CD4499"/>
    <w:rsid w:val="00CF124E"/>
    <w:rsid w:val="00CF79CE"/>
    <w:rsid w:val="00D130A5"/>
    <w:rsid w:val="00D27DE6"/>
    <w:rsid w:val="00D913E6"/>
    <w:rsid w:val="00D97C0E"/>
    <w:rsid w:val="00DB47EE"/>
    <w:rsid w:val="00DB5F55"/>
    <w:rsid w:val="00DF1EB8"/>
    <w:rsid w:val="00DF34C6"/>
    <w:rsid w:val="00E47871"/>
    <w:rsid w:val="00E66104"/>
    <w:rsid w:val="00E90442"/>
    <w:rsid w:val="00EC6C19"/>
    <w:rsid w:val="00EC7267"/>
    <w:rsid w:val="00ED21EA"/>
    <w:rsid w:val="00ED61FB"/>
    <w:rsid w:val="00EF0728"/>
    <w:rsid w:val="00F22C89"/>
    <w:rsid w:val="00F251F7"/>
    <w:rsid w:val="00F675A6"/>
    <w:rsid w:val="00F734B3"/>
    <w:rsid w:val="00F75C90"/>
    <w:rsid w:val="00FE720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860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720D"/>
  </w:style>
  <w:style w:type="paragraph" w:styleId="Heading1">
    <w:name w:val="heading 1"/>
    <w:basedOn w:val="Normal"/>
    <w:next w:val="Normal"/>
    <w:link w:val="Heading1Char"/>
    <w:uiPriority w:val="9"/>
    <w:qFormat/>
    <w:rsid w:val="00FE720D"/>
    <w:pPr>
      <w:keepNext/>
      <w:autoSpaceDE w:val="0"/>
      <w:autoSpaceDN w:val="0"/>
      <w:adjustRightInd w:val="0"/>
      <w:spacing w:after="0" w:line="240" w:lineRule="auto"/>
      <w:outlineLvl w:val="0"/>
    </w:pPr>
    <w:rPr>
      <w:rFonts w:cstheme="minorHAnsi"/>
      <w:b/>
      <w:iCs/>
      <w:color w:val="000000"/>
    </w:rPr>
  </w:style>
  <w:style w:type="paragraph" w:styleId="Heading2">
    <w:name w:val="heading 2"/>
    <w:basedOn w:val="Normal"/>
    <w:next w:val="Normal"/>
    <w:link w:val="Heading2Char"/>
    <w:uiPriority w:val="9"/>
    <w:semiHidden/>
    <w:unhideWhenUsed/>
    <w:qFormat/>
    <w:rsid w:val="00FE720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278A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29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9EC"/>
  </w:style>
  <w:style w:type="paragraph" w:styleId="Footer">
    <w:name w:val="footer"/>
    <w:basedOn w:val="Normal"/>
    <w:link w:val="FooterChar"/>
    <w:uiPriority w:val="99"/>
    <w:unhideWhenUsed/>
    <w:rsid w:val="007D29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9EC"/>
  </w:style>
  <w:style w:type="paragraph" w:styleId="ListParagraph">
    <w:name w:val="List Paragraph"/>
    <w:basedOn w:val="Normal"/>
    <w:uiPriority w:val="34"/>
    <w:qFormat/>
    <w:rsid w:val="007D29EC"/>
    <w:pPr>
      <w:ind w:left="720"/>
      <w:contextualSpacing/>
    </w:pPr>
  </w:style>
  <w:style w:type="table" w:styleId="TableGrid">
    <w:name w:val="Table Grid"/>
    <w:basedOn w:val="TableNormal"/>
    <w:uiPriority w:val="59"/>
    <w:rsid w:val="00C632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FE720D"/>
    <w:pPr>
      <w:autoSpaceDE w:val="0"/>
      <w:autoSpaceDN w:val="0"/>
      <w:adjustRightInd w:val="0"/>
      <w:spacing w:after="0" w:line="240" w:lineRule="auto"/>
      <w:jc w:val="center"/>
    </w:pPr>
    <w:rPr>
      <w:rFonts w:ascii="Calibri,Bold" w:hAnsi="Calibri,Bold" w:cs="Calibri,Bold"/>
      <w:b/>
      <w:bCs/>
      <w:color w:val="000000"/>
    </w:rPr>
  </w:style>
  <w:style w:type="character" w:customStyle="1" w:styleId="TitleChar">
    <w:name w:val="Title Char"/>
    <w:basedOn w:val="DefaultParagraphFont"/>
    <w:link w:val="Title"/>
    <w:uiPriority w:val="10"/>
    <w:rsid w:val="00FE720D"/>
    <w:rPr>
      <w:rFonts w:ascii="Calibri,Bold" w:hAnsi="Calibri,Bold" w:cs="Calibri,Bold"/>
      <w:b/>
      <w:bCs/>
      <w:color w:val="000000"/>
    </w:rPr>
  </w:style>
  <w:style w:type="character" w:customStyle="1" w:styleId="Heading1Char">
    <w:name w:val="Heading 1 Char"/>
    <w:basedOn w:val="DefaultParagraphFont"/>
    <w:link w:val="Heading1"/>
    <w:uiPriority w:val="9"/>
    <w:rsid w:val="00FE720D"/>
    <w:rPr>
      <w:rFonts w:cstheme="minorHAnsi"/>
      <w:b/>
      <w:iCs/>
      <w:color w:val="000000"/>
    </w:rPr>
  </w:style>
  <w:style w:type="paragraph" w:styleId="BodyText">
    <w:name w:val="Body Text"/>
    <w:basedOn w:val="Normal"/>
    <w:link w:val="BodyTextChar"/>
    <w:uiPriority w:val="99"/>
    <w:unhideWhenUsed/>
    <w:rsid w:val="00FE720D"/>
    <w:pPr>
      <w:autoSpaceDE w:val="0"/>
      <w:autoSpaceDN w:val="0"/>
      <w:adjustRightInd w:val="0"/>
      <w:spacing w:after="0" w:line="240" w:lineRule="auto"/>
      <w:jc w:val="center"/>
    </w:pPr>
    <w:rPr>
      <w:rFonts w:ascii="Calibri" w:hAnsi="Calibri" w:cs="Calibri"/>
      <w:color w:val="000000"/>
    </w:rPr>
  </w:style>
  <w:style w:type="character" w:customStyle="1" w:styleId="BodyTextChar">
    <w:name w:val="Body Text Char"/>
    <w:basedOn w:val="DefaultParagraphFont"/>
    <w:link w:val="BodyText"/>
    <w:uiPriority w:val="99"/>
    <w:rsid w:val="00FE720D"/>
    <w:rPr>
      <w:rFonts w:ascii="Calibri" w:hAnsi="Calibri" w:cs="Calibri"/>
      <w:color w:val="000000"/>
    </w:rPr>
  </w:style>
  <w:style w:type="character" w:styleId="CommentReference">
    <w:name w:val="annotation reference"/>
    <w:basedOn w:val="DefaultParagraphFont"/>
    <w:uiPriority w:val="99"/>
    <w:semiHidden/>
    <w:unhideWhenUsed/>
    <w:rsid w:val="00FE720D"/>
    <w:rPr>
      <w:sz w:val="16"/>
      <w:szCs w:val="16"/>
    </w:rPr>
  </w:style>
  <w:style w:type="paragraph" w:styleId="CommentText">
    <w:name w:val="annotation text"/>
    <w:basedOn w:val="Normal"/>
    <w:link w:val="CommentTextChar"/>
    <w:uiPriority w:val="99"/>
    <w:semiHidden/>
    <w:unhideWhenUsed/>
    <w:rsid w:val="00FE720D"/>
    <w:pPr>
      <w:spacing w:line="240" w:lineRule="auto"/>
    </w:pPr>
    <w:rPr>
      <w:sz w:val="20"/>
      <w:szCs w:val="20"/>
    </w:rPr>
  </w:style>
  <w:style w:type="character" w:customStyle="1" w:styleId="CommentTextChar">
    <w:name w:val="Comment Text Char"/>
    <w:basedOn w:val="DefaultParagraphFont"/>
    <w:link w:val="CommentText"/>
    <w:uiPriority w:val="99"/>
    <w:semiHidden/>
    <w:rsid w:val="00FE720D"/>
    <w:rPr>
      <w:sz w:val="20"/>
      <w:szCs w:val="20"/>
    </w:rPr>
  </w:style>
  <w:style w:type="paragraph" w:styleId="CommentSubject">
    <w:name w:val="annotation subject"/>
    <w:basedOn w:val="CommentText"/>
    <w:next w:val="CommentText"/>
    <w:link w:val="CommentSubjectChar"/>
    <w:uiPriority w:val="99"/>
    <w:semiHidden/>
    <w:unhideWhenUsed/>
    <w:rsid w:val="00FE720D"/>
    <w:rPr>
      <w:b/>
      <w:bCs/>
    </w:rPr>
  </w:style>
  <w:style w:type="character" w:customStyle="1" w:styleId="CommentSubjectChar">
    <w:name w:val="Comment Subject Char"/>
    <w:basedOn w:val="CommentTextChar"/>
    <w:link w:val="CommentSubject"/>
    <w:uiPriority w:val="99"/>
    <w:semiHidden/>
    <w:rsid w:val="00FE720D"/>
    <w:rPr>
      <w:b/>
      <w:bCs/>
      <w:sz w:val="20"/>
      <w:szCs w:val="20"/>
    </w:rPr>
  </w:style>
  <w:style w:type="paragraph" w:styleId="BalloonText">
    <w:name w:val="Balloon Text"/>
    <w:basedOn w:val="Normal"/>
    <w:link w:val="BalloonTextChar"/>
    <w:uiPriority w:val="99"/>
    <w:semiHidden/>
    <w:unhideWhenUsed/>
    <w:rsid w:val="00FE72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720D"/>
    <w:rPr>
      <w:rFonts w:ascii="Tahoma" w:hAnsi="Tahoma" w:cs="Tahoma"/>
      <w:sz w:val="16"/>
      <w:szCs w:val="16"/>
    </w:rPr>
  </w:style>
  <w:style w:type="character" w:customStyle="1" w:styleId="Heading2Char">
    <w:name w:val="Heading 2 Char"/>
    <w:basedOn w:val="DefaultParagraphFont"/>
    <w:link w:val="Heading2"/>
    <w:uiPriority w:val="9"/>
    <w:semiHidden/>
    <w:rsid w:val="00FE720D"/>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uiPriority w:val="99"/>
    <w:semiHidden/>
    <w:unhideWhenUsed/>
    <w:rsid w:val="00FE720D"/>
    <w:pPr>
      <w:spacing w:after="120"/>
      <w:ind w:left="283"/>
    </w:pPr>
  </w:style>
  <w:style w:type="character" w:customStyle="1" w:styleId="BodyTextIndentChar">
    <w:name w:val="Body Text Indent Char"/>
    <w:basedOn w:val="DefaultParagraphFont"/>
    <w:link w:val="BodyTextIndent"/>
    <w:uiPriority w:val="99"/>
    <w:semiHidden/>
    <w:rsid w:val="00FE720D"/>
  </w:style>
  <w:style w:type="paragraph" w:styleId="BodyText2">
    <w:name w:val="Body Text 2"/>
    <w:basedOn w:val="Normal"/>
    <w:link w:val="BodyText2Char"/>
    <w:uiPriority w:val="99"/>
    <w:unhideWhenUsed/>
    <w:rsid w:val="00FE720D"/>
    <w:rPr>
      <w:color w:val="FF0000"/>
    </w:rPr>
  </w:style>
  <w:style w:type="character" w:customStyle="1" w:styleId="BodyText2Char">
    <w:name w:val="Body Text 2 Char"/>
    <w:basedOn w:val="DefaultParagraphFont"/>
    <w:link w:val="BodyText2"/>
    <w:uiPriority w:val="99"/>
    <w:rsid w:val="00FE720D"/>
    <w:rPr>
      <w:color w:val="FF0000"/>
    </w:rPr>
  </w:style>
  <w:style w:type="paragraph" w:styleId="NormalWeb">
    <w:name w:val="Normal (Web)"/>
    <w:basedOn w:val="Normal"/>
    <w:uiPriority w:val="99"/>
    <w:unhideWhenUsed/>
    <w:rsid w:val="00FE720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odyText3">
    <w:name w:val="Body Text 3"/>
    <w:basedOn w:val="Normal"/>
    <w:link w:val="BodyText3Char"/>
    <w:uiPriority w:val="99"/>
    <w:unhideWhenUsed/>
    <w:rsid w:val="00FE720D"/>
    <w:pPr>
      <w:autoSpaceDE w:val="0"/>
      <w:autoSpaceDN w:val="0"/>
      <w:adjustRightInd w:val="0"/>
      <w:spacing w:after="0" w:line="240" w:lineRule="auto"/>
    </w:pPr>
    <w:rPr>
      <w:rFonts w:ascii="Calibri,Bold" w:hAnsi="Calibri,Bold" w:cs="Calibri,Bold"/>
      <w:bCs/>
      <w:color w:val="000000"/>
    </w:rPr>
  </w:style>
  <w:style w:type="character" w:customStyle="1" w:styleId="BodyText3Char">
    <w:name w:val="Body Text 3 Char"/>
    <w:basedOn w:val="DefaultParagraphFont"/>
    <w:link w:val="BodyText3"/>
    <w:uiPriority w:val="99"/>
    <w:rsid w:val="00FE720D"/>
    <w:rPr>
      <w:rFonts w:ascii="Calibri,Bold" w:hAnsi="Calibri,Bold" w:cs="Calibri,Bold"/>
      <w:bCs/>
      <w:color w:val="000000"/>
    </w:rPr>
  </w:style>
  <w:style w:type="paragraph" w:styleId="Subtitle">
    <w:name w:val="Subtitle"/>
    <w:basedOn w:val="Normal"/>
    <w:next w:val="Normal"/>
    <w:link w:val="SubtitleChar"/>
    <w:uiPriority w:val="11"/>
    <w:qFormat/>
    <w:rsid w:val="00505BB2"/>
    <w:pPr>
      <w:spacing w:before="200" w:after="400" w:line="240" w:lineRule="auto"/>
      <w:ind w:right="-907"/>
    </w:pPr>
    <w:rPr>
      <w:rFonts w:ascii="Tw Cen MT" w:eastAsia="MS PGothic" w:hAnsi="Tw Cen MT" w:cs="Times New Roman"/>
      <w:color w:val="000000"/>
      <w:sz w:val="56"/>
      <w:szCs w:val="40"/>
      <w:lang w:val="en-US"/>
    </w:rPr>
  </w:style>
  <w:style w:type="character" w:customStyle="1" w:styleId="SubtitleChar">
    <w:name w:val="Subtitle Char"/>
    <w:basedOn w:val="DefaultParagraphFont"/>
    <w:link w:val="Subtitle"/>
    <w:uiPriority w:val="11"/>
    <w:rsid w:val="00505BB2"/>
    <w:rPr>
      <w:rFonts w:ascii="Tw Cen MT" w:eastAsia="MS PGothic" w:hAnsi="Tw Cen MT" w:cs="Times New Roman"/>
      <w:color w:val="000000"/>
      <w:sz w:val="56"/>
      <w:szCs w:val="40"/>
      <w:lang w:val="en-US"/>
    </w:rPr>
  </w:style>
  <w:style w:type="character" w:styleId="IntenseEmphasis">
    <w:name w:val="Intense Emphasis"/>
    <w:basedOn w:val="DefaultParagraphFont"/>
    <w:uiPriority w:val="21"/>
    <w:qFormat/>
    <w:rsid w:val="00505BB2"/>
    <w:rPr>
      <w:b/>
      <w:bCs/>
      <w:i/>
      <w:iCs/>
      <w:color w:val="4F81BD" w:themeColor="accent1"/>
    </w:rPr>
  </w:style>
  <w:style w:type="character" w:customStyle="1" w:styleId="Heading3Char">
    <w:name w:val="Heading 3 Char"/>
    <w:basedOn w:val="DefaultParagraphFont"/>
    <w:link w:val="Heading3"/>
    <w:uiPriority w:val="9"/>
    <w:semiHidden/>
    <w:rsid w:val="00A278A5"/>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rsid w:val="003D618C"/>
    <w:pPr>
      <w:spacing w:after="0"/>
      <w:jc w:val="center"/>
    </w:pPr>
    <w:rPr>
      <w:rFonts w:ascii="Calibri" w:hAnsi="Calibri"/>
      <w:lang w:val="en-US"/>
    </w:rPr>
  </w:style>
  <w:style w:type="paragraph" w:customStyle="1" w:styleId="EndNoteBibliography">
    <w:name w:val="EndNote Bibliography"/>
    <w:basedOn w:val="Normal"/>
    <w:rsid w:val="003D618C"/>
    <w:pPr>
      <w:spacing w:line="240" w:lineRule="auto"/>
    </w:pPr>
    <w:rPr>
      <w:rFonts w:ascii="Calibri" w:hAnsi="Calibri"/>
      <w:lang w:val="en-US"/>
    </w:rPr>
  </w:style>
  <w:style w:type="character" w:styleId="Hyperlink">
    <w:name w:val="Hyperlink"/>
    <w:basedOn w:val="DefaultParagraphFont"/>
    <w:uiPriority w:val="99"/>
    <w:unhideWhenUsed/>
    <w:rsid w:val="003D618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720D"/>
  </w:style>
  <w:style w:type="paragraph" w:styleId="Heading1">
    <w:name w:val="heading 1"/>
    <w:basedOn w:val="Normal"/>
    <w:next w:val="Normal"/>
    <w:link w:val="Heading1Char"/>
    <w:uiPriority w:val="9"/>
    <w:qFormat/>
    <w:rsid w:val="00FE720D"/>
    <w:pPr>
      <w:keepNext/>
      <w:autoSpaceDE w:val="0"/>
      <w:autoSpaceDN w:val="0"/>
      <w:adjustRightInd w:val="0"/>
      <w:spacing w:after="0" w:line="240" w:lineRule="auto"/>
      <w:outlineLvl w:val="0"/>
    </w:pPr>
    <w:rPr>
      <w:rFonts w:cstheme="minorHAnsi"/>
      <w:b/>
      <w:iCs/>
      <w:color w:val="000000"/>
    </w:rPr>
  </w:style>
  <w:style w:type="paragraph" w:styleId="Heading2">
    <w:name w:val="heading 2"/>
    <w:basedOn w:val="Normal"/>
    <w:next w:val="Normal"/>
    <w:link w:val="Heading2Char"/>
    <w:uiPriority w:val="9"/>
    <w:semiHidden/>
    <w:unhideWhenUsed/>
    <w:qFormat/>
    <w:rsid w:val="00FE720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278A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29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29EC"/>
  </w:style>
  <w:style w:type="paragraph" w:styleId="Footer">
    <w:name w:val="footer"/>
    <w:basedOn w:val="Normal"/>
    <w:link w:val="FooterChar"/>
    <w:uiPriority w:val="99"/>
    <w:unhideWhenUsed/>
    <w:rsid w:val="007D29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29EC"/>
  </w:style>
  <w:style w:type="paragraph" w:styleId="ListParagraph">
    <w:name w:val="List Paragraph"/>
    <w:basedOn w:val="Normal"/>
    <w:uiPriority w:val="34"/>
    <w:qFormat/>
    <w:rsid w:val="007D29EC"/>
    <w:pPr>
      <w:ind w:left="720"/>
      <w:contextualSpacing/>
    </w:pPr>
  </w:style>
  <w:style w:type="table" w:styleId="TableGrid">
    <w:name w:val="Table Grid"/>
    <w:basedOn w:val="TableNormal"/>
    <w:uiPriority w:val="59"/>
    <w:rsid w:val="00C632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FE720D"/>
    <w:pPr>
      <w:autoSpaceDE w:val="0"/>
      <w:autoSpaceDN w:val="0"/>
      <w:adjustRightInd w:val="0"/>
      <w:spacing w:after="0" w:line="240" w:lineRule="auto"/>
      <w:jc w:val="center"/>
    </w:pPr>
    <w:rPr>
      <w:rFonts w:ascii="Calibri,Bold" w:hAnsi="Calibri,Bold" w:cs="Calibri,Bold"/>
      <w:b/>
      <w:bCs/>
      <w:color w:val="000000"/>
    </w:rPr>
  </w:style>
  <w:style w:type="character" w:customStyle="1" w:styleId="TitleChar">
    <w:name w:val="Title Char"/>
    <w:basedOn w:val="DefaultParagraphFont"/>
    <w:link w:val="Title"/>
    <w:uiPriority w:val="10"/>
    <w:rsid w:val="00FE720D"/>
    <w:rPr>
      <w:rFonts w:ascii="Calibri,Bold" w:hAnsi="Calibri,Bold" w:cs="Calibri,Bold"/>
      <w:b/>
      <w:bCs/>
      <w:color w:val="000000"/>
    </w:rPr>
  </w:style>
  <w:style w:type="character" w:customStyle="1" w:styleId="Heading1Char">
    <w:name w:val="Heading 1 Char"/>
    <w:basedOn w:val="DefaultParagraphFont"/>
    <w:link w:val="Heading1"/>
    <w:uiPriority w:val="9"/>
    <w:rsid w:val="00FE720D"/>
    <w:rPr>
      <w:rFonts w:cstheme="minorHAnsi"/>
      <w:b/>
      <w:iCs/>
      <w:color w:val="000000"/>
    </w:rPr>
  </w:style>
  <w:style w:type="paragraph" w:styleId="BodyText">
    <w:name w:val="Body Text"/>
    <w:basedOn w:val="Normal"/>
    <w:link w:val="BodyTextChar"/>
    <w:uiPriority w:val="99"/>
    <w:unhideWhenUsed/>
    <w:rsid w:val="00FE720D"/>
    <w:pPr>
      <w:autoSpaceDE w:val="0"/>
      <w:autoSpaceDN w:val="0"/>
      <w:adjustRightInd w:val="0"/>
      <w:spacing w:after="0" w:line="240" w:lineRule="auto"/>
      <w:jc w:val="center"/>
    </w:pPr>
    <w:rPr>
      <w:rFonts w:ascii="Calibri" w:hAnsi="Calibri" w:cs="Calibri"/>
      <w:color w:val="000000"/>
    </w:rPr>
  </w:style>
  <w:style w:type="character" w:customStyle="1" w:styleId="BodyTextChar">
    <w:name w:val="Body Text Char"/>
    <w:basedOn w:val="DefaultParagraphFont"/>
    <w:link w:val="BodyText"/>
    <w:uiPriority w:val="99"/>
    <w:rsid w:val="00FE720D"/>
    <w:rPr>
      <w:rFonts w:ascii="Calibri" w:hAnsi="Calibri" w:cs="Calibri"/>
      <w:color w:val="000000"/>
    </w:rPr>
  </w:style>
  <w:style w:type="character" w:styleId="CommentReference">
    <w:name w:val="annotation reference"/>
    <w:basedOn w:val="DefaultParagraphFont"/>
    <w:uiPriority w:val="99"/>
    <w:semiHidden/>
    <w:unhideWhenUsed/>
    <w:rsid w:val="00FE720D"/>
    <w:rPr>
      <w:sz w:val="16"/>
      <w:szCs w:val="16"/>
    </w:rPr>
  </w:style>
  <w:style w:type="paragraph" w:styleId="CommentText">
    <w:name w:val="annotation text"/>
    <w:basedOn w:val="Normal"/>
    <w:link w:val="CommentTextChar"/>
    <w:uiPriority w:val="99"/>
    <w:semiHidden/>
    <w:unhideWhenUsed/>
    <w:rsid w:val="00FE720D"/>
    <w:pPr>
      <w:spacing w:line="240" w:lineRule="auto"/>
    </w:pPr>
    <w:rPr>
      <w:sz w:val="20"/>
      <w:szCs w:val="20"/>
    </w:rPr>
  </w:style>
  <w:style w:type="character" w:customStyle="1" w:styleId="CommentTextChar">
    <w:name w:val="Comment Text Char"/>
    <w:basedOn w:val="DefaultParagraphFont"/>
    <w:link w:val="CommentText"/>
    <w:uiPriority w:val="99"/>
    <w:semiHidden/>
    <w:rsid w:val="00FE720D"/>
    <w:rPr>
      <w:sz w:val="20"/>
      <w:szCs w:val="20"/>
    </w:rPr>
  </w:style>
  <w:style w:type="paragraph" w:styleId="CommentSubject">
    <w:name w:val="annotation subject"/>
    <w:basedOn w:val="CommentText"/>
    <w:next w:val="CommentText"/>
    <w:link w:val="CommentSubjectChar"/>
    <w:uiPriority w:val="99"/>
    <w:semiHidden/>
    <w:unhideWhenUsed/>
    <w:rsid w:val="00FE720D"/>
    <w:rPr>
      <w:b/>
      <w:bCs/>
    </w:rPr>
  </w:style>
  <w:style w:type="character" w:customStyle="1" w:styleId="CommentSubjectChar">
    <w:name w:val="Comment Subject Char"/>
    <w:basedOn w:val="CommentTextChar"/>
    <w:link w:val="CommentSubject"/>
    <w:uiPriority w:val="99"/>
    <w:semiHidden/>
    <w:rsid w:val="00FE720D"/>
    <w:rPr>
      <w:b/>
      <w:bCs/>
      <w:sz w:val="20"/>
      <w:szCs w:val="20"/>
    </w:rPr>
  </w:style>
  <w:style w:type="paragraph" w:styleId="BalloonText">
    <w:name w:val="Balloon Text"/>
    <w:basedOn w:val="Normal"/>
    <w:link w:val="BalloonTextChar"/>
    <w:uiPriority w:val="99"/>
    <w:semiHidden/>
    <w:unhideWhenUsed/>
    <w:rsid w:val="00FE72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720D"/>
    <w:rPr>
      <w:rFonts w:ascii="Tahoma" w:hAnsi="Tahoma" w:cs="Tahoma"/>
      <w:sz w:val="16"/>
      <w:szCs w:val="16"/>
    </w:rPr>
  </w:style>
  <w:style w:type="character" w:customStyle="1" w:styleId="Heading2Char">
    <w:name w:val="Heading 2 Char"/>
    <w:basedOn w:val="DefaultParagraphFont"/>
    <w:link w:val="Heading2"/>
    <w:uiPriority w:val="9"/>
    <w:semiHidden/>
    <w:rsid w:val="00FE720D"/>
    <w:rPr>
      <w:rFonts w:asciiTheme="majorHAnsi" w:eastAsiaTheme="majorEastAsia" w:hAnsiTheme="majorHAnsi" w:cstheme="majorBidi"/>
      <w:b/>
      <w:bCs/>
      <w:color w:val="4F81BD" w:themeColor="accent1"/>
      <w:sz w:val="26"/>
      <w:szCs w:val="26"/>
    </w:rPr>
  </w:style>
  <w:style w:type="paragraph" w:styleId="BodyTextIndent">
    <w:name w:val="Body Text Indent"/>
    <w:basedOn w:val="Normal"/>
    <w:link w:val="BodyTextIndentChar"/>
    <w:uiPriority w:val="99"/>
    <w:semiHidden/>
    <w:unhideWhenUsed/>
    <w:rsid w:val="00FE720D"/>
    <w:pPr>
      <w:spacing w:after="120"/>
      <w:ind w:left="283"/>
    </w:pPr>
  </w:style>
  <w:style w:type="character" w:customStyle="1" w:styleId="BodyTextIndentChar">
    <w:name w:val="Body Text Indent Char"/>
    <w:basedOn w:val="DefaultParagraphFont"/>
    <w:link w:val="BodyTextIndent"/>
    <w:uiPriority w:val="99"/>
    <w:semiHidden/>
    <w:rsid w:val="00FE720D"/>
  </w:style>
  <w:style w:type="paragraph" w:styleId="BodyText2">
    <w:name w:val="Body Text 2"/>
    <w:basedOn w:val="Normal"/>
    <w:link w:val="BodyText2Char"/>
    <w:uiPriority w:val="99"/>
    <w:unhideWhenUsed/>
    <w:rsid w:val="00FE720D"/>
    <w:rPr>
      <w:color w:val="FF0000"/>
    </w:rPr>
  </w:style>
  <w:style w:type="character" w:customStyle="1" w:styleId="BodyText2Char">
    <w:name w:val="Body Text 2 Char"/>
    <w:basedOn w:val="DefaultParagraphFont"/>
    <w:link w:val="BodyText2"/>
    <w:uiPriority w:val="99"/>
    <w:rsid w:val="00FE720D"/>
    <w:rPr>
      <w:color w:val="FF0000"/>
    </w:rPr>
  </w:style>
  <w:style w:type="paragraph" w:styleId="NormalWeb">
    <w:name w:val="Normal (Web)"/>
    <w:basedOn w:val="Normal"/>
    <w:uiPriority w:val="99"/>
    <w:unhideWhenUsed/>
    <w:rsid w:val="00FE720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odyText3">
    <w:name w:val="Body Text 3"/>
    <w:basedOn w:val="Normal"/>
    <w:link w:val="BodyText3Char"/>
    <w:uiPriority w:val="99"/>
    <w:unhideWhenUsed/>
    <w:rsid w:val="00FE720D"/>
    <w:pPr>
      <w:autoSpaceDE w:val="0"/>
      <w:autoSpaceDN w:val="0"/>
      <w:adjustRightInd w:val="0"/>
      <w:spacing w:after="0" w:line="240" w:lineRule="auto"/>
    </w:pPr>
    <w:rPr>
      <w:rFonts w:ascii="Calibri,Bold" w:hAnsi="Calibri,Bold" w:cs="Calibri,Bold"/>
      <w:bCs/>
      <w:color w:val="000000"/>
    </w:rPr>
  </w:style>
  <w:style w:type="character" w:customStyle="1" w:styleId="BodyText3Char">
    <w:name w:val="Body Text 3 Char"/>
    <w:basedOn w:val="DefaultParagraphFont"/>
    <w:link w:val="BodyText3"/>
    <w:uiPriority w:val="99"/>
    <w:rsid w:val="00FE720D"/>
    <w:rPr>
      <w:rFonts w:ascii="Calibri,Bold" w:hAnsi="Calibri,Bold" w:cs="Calibri,Bold"/>
      <w:bCs/>
      <w:color w:val="000000"/>
    </w:rPr>
  </w:style>
  <w:style w:type="paragraph" w:styleId="Subtitle">
    <w:name w:val="Subtitle"/>
    <w:basedOn w:val="Normal"/>
    <w:next w:val="Normal"/>
    <w:link w:val="SubtitleChar"/>
    <w:uiPriority w:val="11"/>
    <w:qFormat/>
    <w:rsid w:val="00505BB2"/>
    <w:pPr>
      <w:spacing w:before="200" w:after="400" w:line="240" w:lineRule="auto"/>
      <w:ind w:right="-907"/>
    </w:pPr>
    <w:rPr>
      <w:rFonts w:ascii="Tw Cen MT" w:eastAsia="MS PGothic" w:hAnsi="Tw Cen MT" w:cs="Times New Roman"/>
      <w:color w:val="000000"/>
      <w:sz w:val="56"/>
      <w:szCs w:val="40"/>
      <w:lang w:val="en-US"/>
    </w:rPr>
  </w:style>
  <w:style w:type="character" w:customStyle="1" w:styleId="SubtitleChar">
    <w:name w:val="Subtitle Char"/>
    <w:basedOn w:val="DefaultParagraphFont"/>
    <w:link w:val="Subtitle"/>
    <w:uiPriority w:val="11"/>
    <w:rsid w:val="00505BB2"/>
    <w:rPr>
      <w:rFonts w:ascii="Tw Cen MT" w:eastAsia="MS PGothic" w:hAnsi="Tw Cen MT" w:cs="Times New Roman"/>
      <w:color w:val="000000"/>
      <w:sz w:val="56"/>
      <w:szCs w:val="40"/>
      <w:lang w:val="en-US"/>
    </w:rPr>
  </w:style>
  <w:style w:type="character" w:styleId="IntenseEmphasis">
    <w:name w:val="Intense Emphasis"/>
    <w:basedOn w:val="DefaultParagraphFont"/>
    <w:uiPriority w:val="21"/>
    <w:qFormat/>
    <w:rsid w:val="00505BB2"/>
    <w:rPr>
      <w:b/>
      <w:bCs/>
      <w:i/>
      <w:iCs/>
      <w:color w:val="4F81BD" w:themeColor="accent1"/>
    </w:rPr>
  </w:style>
  <w:style w:type="character" w:customStyle="1" w:styleId="Heading3Char">
    <w:name w:val="Heading 3 Char"/>
    <w:basedOn w:val="DefaultParagraphFont"/>
    <w:link w:val="Heading3"/>
    <w:uiPriority w:val="9"/>
    <w:semiHidden/>
    <w:rsid w:val="00A278A5"/>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rsid w:val="003D618C"/>
    <w:pPr>
      <w:spacing w:after="0"/>
      <w:jc w:val="center"/>
    </w:pPr>
    <w:rPr>
      <w:rFonts w:ascii="Calibri" w:hAnsi="Calibri"/>
      <w:lang w:val="en-US"/>
    </w:rPr>
  </w:style>
  <w:style w:type="paragraph" w:customStyle="1" w:styleId="EndNoteBibliography">
    <w:name w:val="EndNote Bibliography"/>
    <w:basedOn w:val="Normal"/>
    <w:rsid w:val="003D618C"/>
    <w:pPr>
      <w:spacing w:line="240" w:lineRule="auto"/>
    </w:pPr>
    <w:rPr>
      <w:rFonts w:ascii="Calibri" w:hAnsi="Calibri"/>
      <w:lang w:val="en-US"/>
    </w:rPr>
  </w:style>
  <w:style w:type="character" w:styleId="Hyperlink">
    <w:name w:val="Hyperlink"/>
    <w:basedOn w:val="DefaultParagraphFont"/>
    <w:uiPriority w:val="99"/>
    <w:unhideWhenUsed/>
    <w:rsid w:val="003D618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6188396">
      <w:bodyDiv w:val="1"/>
      <w:marLeft w:val="0"/>
      <w:marRight w:val="0"/>
      <w:marTop w:val="0"/>
      <w:marBottom w:val="0"/>
      <w:divBdr>
        <w:top w:val="none" w:sz="0" w:space="0" w:color="auto"/>
        <w:left w:val="none" w:sz="0" w:space="0" w:color="auto"/>
        <w:bottom w:val="none" w:sz="0" w:space="0" w:color="auto"/>
        <w:right w:val="none" w:sz="0" w:space="0" w:color="auto"/>
      </w:divBdr>
    </w:div>
    <w:div w:id="1536768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www.implementationscience.com/content/7/1/83"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s://www.nhmrc.gov.au/book/national-statement-ethical-conduct-human-research"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n3404de0ad1e4f29b83e6a8a25190075 xmlns="f1a0ef22-306c-424f-bf68-eac329579b77">
      <Terms xmlns="http://schemas.microsoft.com/office/infopath/2007/PartnerControls">
        <TermInfo xmlns="http://schemas.microsoft.com/office/infopath/2007/PartnerControls">
          <TermName xmlns="http://schemas.microsoft.com/office/infopath/2007/PartnerControls">Research</TermName>
          <TermId xmlns="http://schemas.microsoft.com/office/infopath/2007/PartnerControls">266e79c7-cf41-434a-bb4c-0177270df76d</TermId>
        </TermInfo>
      </Terms>
    </n3404de0ad1e4f29b83e6a8a25190075>
    <PublishingExpirationDate xmlns="http://schemas.microsoft.com/sharepoint/v3" xsi:nil="true"/>
    <PublishingStartDate xmlns="http://schemas.microsoft.com/sharepoint/v3" xsi:nil="true"/>
    <TaxCatchAll xmlns="f1a0ef22-306c-424f-bf68-eac329579b77">
      <Value>60</Value>
    </TaxCatchAll>
    <_dlc_DocId xmlns="f1a0ef22-306c-424f-bf68-eac329579b77">X6Q3XT5NHC5W-171-137</_dlc_DocId>
    <_dlc_DocIdUrl xmlns="f1a0ef22-306c-424f-bf68-eac329579b77">
      <Url>http://internet.nslhd.health.nsw.gov.au/AboutUs/Research/Office/_layouts/15/DocIdRedir.aspx?ID=X6Q3XT5NHC5W-171-137</Url>
      <Description>X6Q3XT5NHC5W-171-137</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72F894B70719B4FA4B3A05D223193CC" ma:contentTypeVersion="3" ma:contentTypeDescription="Create a new document." ma:contentTypeScope="" ma:versionID="3e9bf46d304126d913cad2d3e12b8c34">
  <xsd:schema xmlns:xsd="http://www.w3.org/2001/XMLSchema" xmlns:xs="http://www.w3.org/2001/XMLSchema" xmlns:p="http://schemas.microsoft.com/office/2006/metadata/properties" xmlns:ns1="http://schemas.microsoft.com/sharepoint/v3" xmlns:ns2="f1a0ef22-306c-424f-bf68-eac329579b77" targetNamespace="http://schemas.microsoft.com/office/2006/metadata/properties" ma:root="true" ma:fieldsID="6f0dfd2ac1784748a2065bdb1ac24633" ns1:_="" ns2:_="">
    <xsd:import namespace="http://schemas.microsoft.com/sharepoint/v3"/>
    <xsd:import namespace="f1a0ef22-306c-424f-bf68-eac329579b77"/>
    <xsd:element name="properties">
      <xsd:complexType>
        <xsd:sequence>
          <xsd:element name="documentManagement">
            <xsd:complexType>
              <xsd:all>
                <xsd:element ref="ns2:_dlc_DocId" minOccurs="0"/>
                <xsd:element ref="ns2:_dlc_DocIdUrl" minOccurs="0"/>
                <xsd:element ref="ns2:_dlc_DocIdPersistId" minOccurs="0"/>
                <xsd:element ref="ns2:TaxCatchAll" minOccurs="0"/>
                <xsd:element ref="ns2:TaxCatchAllLabel" minOccurs="0"/>
                <xsd:element ref="ns1:PublishingStartDate" minOccurs="0"/>
                <xsd:element ref="ns1:PublishingExpirationDate" minOccurs="0"/>
                <xsd:element ref="ns2:n3404de0ad1e4f29b83e6a8a25190075"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3"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14"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1a0ef22-306c-424f-bf68-eac329579b7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1" nillable="true" ma:displayName="Taxonomy Catch All Column" ma:description="" ma:hidden="true" ma:list="{5a8e5c75-2bfe-42ad-a90c-4f1068b7e3d4}" ma:internalName="TaxCatchAll" ma:showField="CatchAllData" ma:web="f1a0ef22-306c-424f-bf68-eac329579b77">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5a8e5c75-2bfe-42ad-a90c-4f1068b7e3d4}" ma:internalName="TaxCatchAllLabel" ma:readOnly="true" ma:showField="CatchAllDataLabel" ma:web="f1a0ef22-306c-424f-bf68-eac329579b77">
      <xsd:complexType>
        <xsd:complexContent>
          <xsd:extension base="dms:MultiChoiceLookup">
            <xsd:sequence>
              <xsd:element name="Value" type="dms:Lookup" maxOccurs="unbounded" minOccurs="0" nillable="true"/>
            </xsd:sequence>
          </xsd:extension>
        </xsd:complexContent>
      </xsd:complexType>
    </xsd:element>
    <xsd:element name="n3404de0ad1e4f29b83e6a8a25190075" ma:index="16" ma:taxonomy="true" ma:internalName="n3404de0ad1e4f29b83e6a8a25190075" ma:taxonomyFieldName="Metadata" ma:displayName="Metadata" ma:default="" ma:fieldId="{73404de0-ad1e-4f29-b83e-6a8a25190075}" ma:taxonomyMulti="true" ma:sspId="d3c3da6f-a892-45fc-b52c-f7b62dbb76f2" ma:termSetId="3ffcf60c-1c84-4029-8a33-4a4ea6513163"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1E3EE-5DBB-48B4-A89A-CDD83FFFAA5B}">
  <ds:schemaRefs>
    <ds:schemaRef ds:uri="http://schemas.microsoft.com/office/2006/metadata/properties"/>
    <ds:schemaRef ds:uri="http://schemas.microsoft.com/office/infopath/2007/PartnerControls"/>
    <ds:schemaRef ds:uri="f1a0ef22-306c-424f-bf68-eac329579b77"/>
    <ds:schemaRef ds:uri="http://schemas.microsoft.com/sharepoint/v3"/>
  </ds:schemaRefs>
</ds:datastoreItem>
</file>

<file path=customXml/itemProps2.xml><?xml version="1.0" encoding="utf-8"?>
<ds:datastoreItem xmlns:ds="http://schemas.openxmlformats.org/officeDocument/2006/customXml" ds:itemID="{11DF3A5B-C9BA-4F6A-B855-0534F08A78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1a0ef22-306c-424f-bf68-eac329579b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495942-F870-42B7-A942-D3CC76691C76}">
  <ds:schemaRefs>
    <ds:schemaRef ds:uri="http://schemas.microsoft.com/sharepoint/events"/>
  </ds:schemaRefs>
</ds:datastoreItem>
</file>

<file path=customXml/itemProps4.xml><?xml version="1.0" encoding="utf-8"?>
<ds:datastoreItem xmlns:ds="http://schemas.openxmlformats.org/officeDocument/2006/customXml" ds:itemID="{D34DF000-A15D-4529-875B-ECBCFDB34473}">
  <ds:schemaRefs>
    <ds:schemaRef ds:uri="http://schemas.microsoft.com/sharepoint/v3/contenttype/forms"/>
  </ds:schemaRefs>
</ds:datastoreItem>
</file>

<file path=customXml/itemProps5.xml><?xml version="1.0" encoding="utf-8"?>
<ds:datastoreItem xmlns:ds="http://schemas.openxmlformats.org/officeDocument/2006/customXml" ds:itemID="{19DD9E31-38D1-469D-834E-3EC0F4433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0880</Words>
  <Characters>62019</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NSCCH</Company>
  <LinksUpToDate>false</LinksUpToDate>
  <CharactersWithSpaces>72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amp;T</dc:creator>
  <cp:lastModifiedBy>Sally Wootton</cp:lastModifiedBy>
  <cp:revision>2</cp:revision>
  <cp:lastPrinted>2017-05-04T02:28:00Z</cp:lastPrinted>
  <dcterms:created xsi:type="dcterms:W3CDTF">2017-05-04T02:28:00Z</dcterms:created>
  <dcterms:modified xsi:type="dcterms:W3CDTF">2017-05-04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2F894B70719B4FA4B3A05D223193CC</vt:lpwstr>
  </property>
  <property fmtid="{D5CDD505-2E9C-101B-9397-08002B2CF9AE}" pid="3" name="_dlc_DocIdItemGuid">
    <vt:lpwstr>0e7448f4-67fa-425a-a5e0-96c56a69b072</vt:lpwstr>
  </property>
  <property fmtid="{D5CDD505-2E9C-101B-9397-08002B2CF9AE}" pid="4" name="Metadata">
    <vt:lpwstr>60;#Research|266e79c7-cf41-434a-bb4c-0177270df76d</vt:lpwstr>
  </property>
</Properties>
</file>